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AF9E9" w14:textId="4853CD3B" w:rsidR="00397353"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 xml:space="preserve">IMPLEMENTASI </w:t>
      </w:r>
      <w:r w:rsidR="00593D08">
        <w:rPr>
          <w:rFonts w:eastAsiaTheme="majorEastAsia" w:cstheme="majorBidi"/>
          <w:b/>
          <w:spacing w:val="-10"/>
          <w:kern w:val="28"/>
          <w:position w:val="-1"/>
          <w:sz w:val="28"/>
          <w:szCs w:val="56"/>
          <w:lang w:val="en-US"/>
        </w:rPr>
        <w:t xml:space="preserve">METODE SCRUM </w:t>
      </w:r>
      <w:r w:rsidRPr="005472FD">
        <w:rPr>
          <w:rFonts w:eastAsiaTheme="majorEastAsia" w:cstheme="majorBidi"/>
          <w:b/>
          <w:spacing w:val="-10"/>
          <w:kern w:val="28"/>
          <w:position w:val="-1"/>
          <w:sz w:val="28"/>
          <w:szCs w:val="56"/>
        </w:rPr>
        <w:t xml:space="preserve">DALAM MEMBANGUN </w:t>
      </w:r>
    </w:p>
    <w:p w14:paraId="0B7B1391" w14:textId="1123BA76" w:rsidR="00BC6BED" w:rsidRPr="00324475"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APLIKASI</w:t>
      </w:r>
      <w:r w:rsidR="00397353">
        <w:rPr>
          <w:rFonts w:eastAsiaTheme="majorEastAsia" w:cstheme="majorBidi"/>
          <w:b/>
          <w:spacing w:val="-10"/>
          <w:kern w:val="28"/>
          <w:position w:val="-1"/>
          <w:sz w:val="28"/>
          <w:szCs w:val="56"/>
        </w:rPr>
        <w:t xml:space="preserve"> WEB</w:t>
      </w:r>
      <w:r w:rsidRPr="005472FD">
        <w:rPr>
          <w:rFonts w:eastAsiaTheme="majorEastAsia" w:cstheme="majorBidi"/>
          <w:b/>
          <w:spacing w:val="-10"/>
          <w:kern w:val="28"/>
          <w:position w:val="-1"/>
          <w:sz w:val="28"/>
          <w:szCs w:val="56"/>
        </w:rPr>
        <w:t xml:space="preserve"> LIN</w:t>
      </w:r>
      <w:r w:rsidR="00A373F1">
        <w:rPr>
          <w:rFonts w:eastAsiaTheme="majorEastAsia" w:cstheme="majorBidi"/>
          <w:b/>
          <w:spacing w:val="-10"/>
          <w:kern w:val="28"/>
          <w:position w:val="-1"/>
          <w:sz w:val="28"/>
          <w:szCs w:val="56"/>
        </w:rPr>
        <w:t>K-</w:t>
      </w:r>
      <w:r w:rsidRPr="005472FD">
        <w:rPr>
          <w:rFonts w:eastAsiaTheme="majorEastAsia" w:cstheme="majorBidi"/>
          <w:b/>
          <w:spacing w:val="-10"/>
          <w:kern w:val="28"/>
          <w:position w:val="-1"/>
          <w:sz w:val="28"/>
          <w:szCs w:val="56"/>
        </w:rPr>
        <w:t xml:space="preserve">MATCH </w:t>
      </w:r>
      <w:r w:rsidR="00324475">
        <w:rPr>
          <w:rFonts w:eastAsiaTheme="majorEastAsia" w:cstheme="majorBidi"/>
          <w:b/>
          <w:spacing w:val="-10"/>
          <w:kern w:val="28"/>
          <w:position w:val="-1"/>
          <w:sz w:val="28"/>
          <w:szCs w:val="56"/>
        </w:rPr>
        <w:t xml:space="preserve">MODUL DOSEN </w:t>
      </w:r>
      <w:r w:rsidRPr="005472FD">
        <w:rPr>
          <w:rFonts w:eastAsiaTheme="majorEastAsia" w:cstheme="majorBidi"/>
          <w:b/>
          <w:spacing w:val="-10"/>
          <w:kern w:val="28"/>
          <w:position w:val="-1"/>
          <w:sz w:val="28"/>
          <w:szCs w:val="56"/>
        </w:rPr>
        <w:t>DI STT-NF</w:t>
      </w:r>
    </w:p>
    <w:p w14:paraId="0BAA650A" w14:textId="27778BCF" w:rsidR="00BC6BED" w:rsidRPr="005472FD" w:rsidRDefault="00593D08"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r>
        <w:rPr>
          <w:rFonts w:eastAsia="Times New Roman" w:cs="Times New Roman"/>
          <w:b/>
          <w:color w:val="000000"/>
          <w:position w:val="-1"/>
          <w:sz w:val="24"/>
          <w:szCs w:val="24"/>
          <w:lang w:val="en-US"/>
        </w:rPr>
        <w:t xml:space="preserve">Sirojul Munir, </w:t>
      </w:r>
      <w:r w:rsidR="00E40909" w:rsidRPr="005472FD">
        <w:rPr>
          <w:rFonts w:eastAsia="Times New Roman" w:cs="Times New Roman"/>
          <w:b/>
          <w:color w:val="000000"/>
          <w:position w:val="-1"/>
          <w:sz w:val="24"/>
          <w:szCs w:val="24"/>
        </w:rPr>
        <w:t>Muhammad Azhar Rasyad</w:t>
      </w:r>
      <w:r w:rsidR="00BC6BED" w:rsidRPr="005472FD">
        <w:rPr>
          <w:rFonts w:eastAsia="Times New Roman" w:cs="Times New Roman"/>
          <w:b/>
          <w:color w:val="000000"/>
          <w:position w:val="-1"/>
          <w:sz w:val="24"/>
          <w:szCs w:val="24"/>
        </w:rPr>
        <w:t xml:space="preserve"> </w:t>
      </w:r>
    </w:p>
    <w:p w14:paraId="5CD7E450" w14:textId="6CC22346" w:rsidR="00BC6BED" w:rsidRPr="005472FD" w:rsidRDefault="00393BF7"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r w:rsidRPr="005472FD">
        <w:rPr>
          <w:rFonts w:eastAsia="Times New Roman" w:cs="Times New Roman"/>
          <w:position w:val="-1"/>
          <w:szCs w:val="20"/>
        </w:rPr>
        <w:t>Teknik Informatika</w:t>
      </w:r>
      <w:r w:rsidR="00BC6BED" w:rsidRPr="005472FD">
        <w:rPr>
          <w:rFonts w:eastAsia="Times New Roman" w:cs="Times New Roman"/>
          <w:position w:val="-1"/>
          <w:szCs w:val="20"/>
        </w:rPr>
        <w:t>,</w:t>
      </w:r>
      <w:r w:rsidR="00BC6BED" w:rsidRPr="005472FD">
        <w:rPr>
          <w:rFonts w:eastAsia="Times New Roman" w:cs="Times New Roman"/>
          <w:position w:val="-1"/>
          <w:szCs w:val="20"/>
          <w:vertAlign w:val="superscript"/>
        </w:rPr>
        <w:t xml:space="preserve"> </w:t>
      </w:r>
      <w:r w:rsidR="00BC6BED" w:rsidRPr="005472FD">
        <w:rPr>
          <w:rFonts w:eastAsia="Times New Roman" w:cs="Times New Roman"/>
          <w:position w:val="-1"/>
          <w:szCs w:val="20"/>
        </w:rPr>
        <w:t>Sekolah Tinggi Teknologi Terpadu Nurul Fikri</w:t>
      </w:r>
    </w:p>
    <w:p w14:paraId="615EC859" w14:textId="0A3A9D1D" w:rsidR="00BC6BED" w:rsidRPr="005472FD" w:rsidRDefault="00BC6BED" w:rsidP="00BC6BED">
      <w:pPr>
        <w:suppressAutoHyphens/>
        <w:spacing w:after="0" w:line="240" w:lineRule="auto"/>
        <w:ind w:leftChars="-1" w:hangingChars="1" w:hanging="2"/>
        <w:jc w:val="center"/>
        <w:textDirection w:val="btLr"/>
        <w:textAlignment w:val="top"/>
        <w:rPr>
          <w:rFonts w:eastAsia="Times New Roman" w:cs="Times New Roman"/>
          <w:position w:val="-1"/>
          <w:szCs w:val="20"/>
        </w:rPr>
      </w:pPr>
      <w:r w:rsidRPr="005472FD">
        <w:rPr>
          <w:rFonts w:eastAsia="Times New Roman" w:cs="Times New Roman"/>
          <w:position w:val="-1"/>
          <w:szCs w:val="20"/>
        </w:rPr>
        <w:t>Jakarta Selatan</w:t>
      </w:r>
      <w:r w:rsidR="00473F71" w:rsidRPr="005472FD">
        <w:rPr>
          <w:rFonts w:eastAsia="Times New Roman" w:cs="Times New Roman"/>
          <w:position w:val="-1"/>
          <w:szCs w:val="20"/>
        </w:rPr>
        <w:t>, DKI Jakarta, Indonesia 12640</w:t>
      </w:r>
    </w:p>
    <w:p w14:paraId="7CC6D646" w14:textId="5235906D" w:rsidR="00BC6BED" w:rsidRPr="005472FD" w:rsidRDefault="0021235D"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hyperlink r:id="rId8" w:history="1">
        <w:r w:rsidR="000424AC" w:rsidRPr="00D7142E">
          <w:rPr>
            <w:rStyle w:val="Hyperlink"/>
            <w:rFonts w:eastAsia="Times New Roman" w:cs="Times New Roman"/>
            <w:position w:val="-1"/>
            <w:szCs w:val="20"/>
          </w:rPr>
          <w:t>rojulman@nurulfikri.ac.id</w:t>
        </w:r>
      </w:hyperlink>
      <w:r w:rsidR="000424AC">
        <w:rPr>
          <w:rFonts w:eastAsia="Times New Roman" w:cs="Times New Roman"/>
          <w:position w:val="-1"/>
          <w:szCs w:val="20"/>
        </w:rPr>
        <w:t xml:space="preserve">, </w:t>
      </w:r>
      <w:hyperlink r:id="rId9" w:history="1">
        <w:r w:rsidR="000424AC" w:rsidRPr="00D7142E">
          <w:rPr>
            <w:rStyle w:val="Hyperlink"/>
            <w:rFonts w:eastAsia="Times New Roman" w:cs="Times New Roman"/>
            <w:position w:val="-1"/>
            <w:szCs w:val="20"/>
          </w:rPr>
          <w:t>muhazharrasyad@student.nurulfikri.ac.id</w:t>
        </w:r>
      </w:hyperlink>
    </w:p>
    <w:p w14:paraId="731729CC" w14:textId="416D79CB" w:rsidR="00BC6BED" w:rsidRPr="00FF754D"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i/>
          <w:color w:val="000000"/>
          <w:position w:val="-1"/>
          <w:sz w:val="24"/>
          <w:szCs w:val="24"/>
          <w:lang w:val="en-US"/>
        </w:rPr>
      </w:pPr>
      <w:r w:rsidRPr="00FF754D">
        <w:rPr>
          <w:rFonts w:eastAsia="Times New Roman" w:cs="Times New Roman"/>
          <w:b/>
          <w:i/>
          <w:color w:val="000000"/>
          <w:position w:val="-1"/>
          <w:sz w:val="24"/>
          <w:szCs w:val="24"/>
          <w:lang w:val="en-US"/>
        </w:rPr>
        <w:t>Abstract</w:t>
      </w:r>
    </w:p>
    <w:p w14:paraId="5AAB6660" w14:textId="35AD27DB" w:rsidR="00BC6BED" w:rsidRPr="00FF754D" w:rsidRDefault="00D1456C"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position w:val="-1"/>
          <w:szCs w:val="20"/>
          <w:lang w:val="en-US"/>
        </w:rPr>
      </w:pPr>
      <w:r w:rsidRPr="00D1456C">
        <w:rPr>
          <w:rFonts w:eastAsia="Times New Roman" w:cs="Times New Roman"/>
          <w:i/>
          <w:position w:val="-1"/>
          <w:szCs w:val="20"/>
          <w:lang w:val="en-US"/>
        </w:rPr>
        <w:t>Link and match is a learning program delivered by the Ministry of Education and Culture of the Republic of Indonesia. The university that has implemented it is the Nurul Fikri Integrated Technology College (STT-NF). However, in its implementation, there are obstacles including the difficulty of lecturers in monitoring the processes that are carried out by students, so that the Link-Match STT-NF web application system for lecturer modules uses the Laravel framework. The application aims to solve the obstacles that occur by providing the required features including user, team, and project management. Its development uses the Scrum method and diagrams unified modeling language as analysis and system design. The results of the research obtained within six sprints showed that the percentage of black box testing reached 88.46%, while in testing using user acceptance testing it reached 99.3% and the percentage of the questionnaire was 84.67% with very good interpretation. Based on these results, it can be seen that the Lecturer Module Link-Match STT-NF web application can support the link and match program in STT-NF with a note that improvements are needed so that the system can match user needs.</w:t>
      </w:r>
    </w:p>
    <w:p w14:paraId="7C836709" w14:textId="5BDB0D81" w:rsidR="00BC6BED" w:rsidRPr="00FF754D"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color w:val="000000"/>
          <w:position w:val="-1"/>
          <w:szCs w:val="20"/>
          <w:lang w:val="en-US"/>
        </w:rPr>
      </w:pPr>
      <w:r w:rsidRPr="00FF754D">
        <w:rPr>
          <w:rFonts w:eastAsia="Times New Roman" w:cs="Times New Roman"/>
          <w:b/>
          <w:i/>
          <w:color w:val="000000"/>
          <w:position w:val="-1"/>
          <w:szCs w:val="20"/>
          <w:lang w:val="en-US"/>
        </w:rPr>
        <w:t>Keywords:</w:t>
      </w:r>
      <w:r w:rsidRPr="00FF754D">
        <w:rPr>
          <w:rFonts w:eastAsia="Times New Roman" w:cs="Times New Roman"/>
          <w:i/>
          <w:color w:val="000000"/>
          <w:position w:val="-1"/>
          <w:szCs w:val="20"/>
          <w:lang w:val="en-US"/>
        </w:rPr>
        <w:t xml:space="preserve"> </w:t>
      </w:r>
      <w:r w:rsidR="00DD1F9E" w:rsidRPr="00FF754D">
        <w:rPr>
          <w:rFonts w:eastAsia="Times New Roman" w:cs="Times New Roman"/>
          <w:i/>
          <w:color w:val="000000"/>
          <w:position w:val="-1"/>
          <w:szCs w:val="20"/>
          <w:lang w:val="en-US"/>
        </w:rPr>
        <w:t xml:space="preserve">Link and Match, Lecturer Module, </w:t>
      </w:r>
      <w:r w:rsidR="00E90BC1" w:rsidRPr="00FF754D">
        <w:rPr>
          <w:rFonts w:eastAsia="Times New Roman" w:cs="Times New Roman"/>
          <w:i/>
          <w:color w:val="000000"/>
          <w:position w:val="-1"/>
          <w:szCs w:val="20"/>
          <w:lang w:val="en-US"/>
        </w:rPr>
        <w:t>Scrum</w:t>
      </w:r>
      <w:r w:rsidR="00E90BC1" w:rsidRPr="00FF754D">
        <w:rPr>
          <w:rFonts w:eastAsia="Times New Roman" w:cs="Times New Roman"/>
          <w:iCs/>
          <w:color w:val="000000"/>
          <w:position w:val="-1"/>
          <w:szCs w:val="20"/>
          <w:lang w:val="en-US"/>
        </w:rPr>
        <w:t xml:space="preserve">, </w:t>
      </w:r>
      <w:r w:rsidR="00DD1F9E" w:rsidRPr="00FF754D">
        <w:rPr>
          <w:rFonts w:eastAsia="Times New Roman" w:cs="Times New Roman"/>
          <w:i/>
          <w:color w:val="000000"/>
          <w:position w:val="-1"/>
          <w:szCs w:val="20"/>
          <w:lang w:val="en-US"/>
        </w:rPr>
        <w:t>Laravel</w:t>
      </w:r>
      <w:r w:rsidR="00E90BC1" w:rsidRPr="00FF754D">
        <w:rPr>
          <w:rFonts w:eastAsia="Times New Roman" w:cs="Times New Roman"/>
          <w:iCs/>
          <w:color w:val="000000"/>
          <w:position w:val="-1"/>
          <w:szCs w:val="20"/>
          <w:lang w:val="en-US"/>
        </w:rPr>
        <w:t xml:space="preserve">, </w:t>
      </w:r>
      <w:r w:rsidR="00E90BC1" w:rsidRPr="00FF754D">
        <w:rPr>
          <w:rFonts w:eastAsia="Times New Roman" w:cs="Times New Roman"/>
          <w:i/>
          <w:iCs/>
          <w:color w:val="000000" w:themeColor="text1"/>
          <w:position w:val="-1"/>
          <w:szCs w:val="20"/>
          <w:lang w:val="en-US"/>
        </w:rPr>
        <w:t>User Acceptance Testing</w:t>
      </w:r>
    </w:p>
    <w:p w14:paraId="5814AF44" w14:textId="5A426D71" w:rsidR="00BC6BED" w:rsidRPr="00AA3817"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r w:rsidRPr="00AA3817">
        <w:rPr>
          <w:rFonts w:eastAsia="Times New Roman" w:cs="Times New Roman"/>
          <w:b/>
          <w:color w:val="000000"/>
          <w:position w:val="-1"/>
          <w:sz w:val="24"/>
          <w:szCs w:val="24"/>
        </w:rPr>
        <w:t>Abstrak</w:t>
      </w:r>
    </w:p>
    <w:p w14:paraId="2C94AC3B" w14:textId="4314FA0C" w:rsidR="00BC6BED" w:rsidRPr="00AA3817" w:rsidRDefault="00AA3817" w:rsidP="00D62450">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color w:val="FF0000"/>
          <w:position w:val="-1"/>
          <w:szCs w:val="20"/>
        </w:rPr>
      </w:pPr>
      <w:r>
        <w:rPr>
          <w:rFonts w:eastAsia="Times New Roman" w:cs="Times New Roman"/>
          <w:i/>
          <w:iCs/>
          <w:position w:val="-1"/>
          <w:szCs w:val="20"/>
        </w:rPr>
        <w:t>L</w:t>
      </w:r>
      <w:r w:rsidR="00E90BC1" w:rsidRPr="00AA3817">
        <w:rPr>
          <w:rFonts w:eastAsia="Times New Roman" w:cs="Times New Roman"/>
          <w:i/>
          <w:iCs/>
          <w:position w:val="-1"/>
          <w:szCs w:val="20"/>
        </w:rPr>
        <w:t xml:space="preserve">ink and </w:t>
      </w:r>
      <w:r w:rsidR="00044793" w:rsidRPr="00AA3817">
        <w:rPr>
          <w:rFonts w:eastAsia="Times New Roman" w:cs="Times New Roman"/>
          <w:i/>
          <w:iCs/>
          <w:position w:val="-1"/>
          <w:szCs w:val="20"/>
        </w:rPr>
        <w:t>m</w:t>
      </w:r>
      <w:r w:rsidR="00E90BC1" w:rsidRPr="00AA3817">
        <w:rPr>
          <w:rFonts w:eastAsia="Times New Roman" w:cs="Times New Roman"/>
          <w:i/>
          <w:iCs/>
          <w:position w:val="-1"/>
          <w:szCs w:val="20"/>
        </w:rPr>
        <w:t xml:space="preserve">atch </w:t>
      </w:r>
      <w:r w:rsidR="00E90BC1" w:rsidRPr="00AA3817">
        <w:rPr>
          <w:rFonts w:eastAsia="Times New Roman" w:cs="Times New Roman"/>
          <w:position w:val="-1"/>
          <w:szCs w:val="20"/>
        </w:rPr>
        <w:t xml:space="preserve">merupakan </w:t>
      </w:r>
      <w:r>
        <w:rPr>
          <w:rFonts w:eastAsia="Times New Roman" w:cs="Times New Roman"/>
          <w:position w:val="-1"/>
          <w:szCs w:val="20"/>
        </w:rPr>
        <w:t>program pembelajaran</w:t>
      </w:r>
      <w:r w:rsidR="00E90BC1" w:rsidRPr="00AA3817">
        <w:rPr>
          <w:rFonts w:eastAsia="Times New Roman" w:cs="Times New Roman"/>
          <w:position w:val="-1"/>
          <w:szCs w:val="20"/>
        </w:rPr>
        <w:t xml:space="preserve"> yang disampaikan Departemen Pendidikan dan Kebudayaan Republik Indonesia. Perguruan tinggi yang sudah menerapkannya ialah Sekolah Tinggi Teknologi Terpadu Nurul Fikri</w:t>
      </w:r>
      <w:r w:rsidR="00006C8F" w:rsidRPr="00AA3817">
        <w:rPr>
          <w:rFonts w:eastAsia="Times New Roman" w:cs="Times New Roman"/>
          <w:position w:val="-1"/>
          <w:szCs w:val="20"/>
        </w:rPr>
        <w:t xml:space="preserve"> (STT-NF)</w:t>
      </w:r>
      <w:r w:rsidR="00E90BC1" w:rsidRPr="00AA3817">
        <w:rPr>
          <w:rFonts w:eastAsia="Times New Roman" w:cs="Times New Roman"/>
          <w:position w:val="-1"/>
          <w:szCs w:val="20"/>
        </w:rPr>
        <w:t xml:space="preserve">. Namun dalam pelaksanaannya terdapat kendala diantaranya </w:t>
      </w:r>
      <w:r w:rsidR="00006C8F" w:rsidRPr="00AA3817">
        <w:rPr>
          <w:rFonts w:eastAsia="Times New Roman" w:cs="Times New Roman"/>
          <w:position w:val="-1"/>
          <w:szCs w:val="20"/>
        </w:rPr>
        <w:t xml:space="preserve">sulitnya dosen dalam memantau proses yang dikerjakan mahasiswa, sehingga dibuatlah sistem </w:t>
      </w:r>
      <w:r w:rsidR="00111F43" w:rsidRPr="00AA3817">
        <w:rPr>
          <w:rFonts w:eastAsia="Times New Roman" w:cs="Times New Roman"/>
          <w:position w:val="-1"/>
          <w:szCs w:val="20"/>
        </w:rPr>
        <w:t xml:space="preserve">aplikasi </w:t>
      </w:r>
      <w:r w:rsidR="00006C8F" w:rsidRPr="00AA3817">
        <w:rPr>
          <w:rFonts w:eastAsia="Times New Roman" w:cs="Times New Roman"/>
          <w:position w:val="-1"/>
          <w:szCs w:val="20"/>
        </w:rPr>
        <w:t xml:space="preserve">web Link-Match </w:t>
      </w:r>
      <w:r>
        <w:rPr>
          <w:rFonts w:eastAsia="Times New Roman" w:cs="Times New Roman"/>
          <w:position w:val="-1"/>
          <w:szCs w:val="20"/>
        </w:rPr>
        <w:t xml:space="preserve">STT-NF </w:t>
      </w:r>
      <w:r w:rsidR="00111F43" w:rsidRPr="00AA3817">
        <w:rPr>
          <w:rFonts w:eastAsia="Times New Roman" w:cs="Times New Roman"/>
          <w:position w:val="-1"/>
          <w:szCs w:val="20"/>
        </w:rPr>
        <w:t>modul dosen</w:t>
      </w:r>
      <w:r w:rsidR="00006C8F" w:rsidRPr="00AA3817">
        <w:rPr>
          <w:rFonts w:eastAsia="Times New Roman" w:cs="Times New Roman"/>
          <w:position w:val="-1"/>
          <w:szCs w:val="20"/>
        </w:rPr>
        <w:t xml:space="preserve"> menggunakan </w:t>
      </w:r>
      <w:r w:rsidR="00006C8F" w:rsidRPr="00AA3817">
        <w:rPr>
          <w:rFonts w:eastAsia="Times New Roman" w:cs="Times New Roman"/>
          <w:i/>
          <w:iCs/>
          <w:position w:val="-1"/>
          <w:szCs w:val="20"/>
        </w:rPr>
        <w:t xml:space="preserve">framework </w:t>
      </w:r>
      <w:r w:rsidR="00111F43" w:rsidRPr="00AA3817">
        <w:rPr>
          <w:rFonts w:eastAsia="Times New Roman" w:cs="Times New Roman"/>
          <w:position w:val="-1"/>
          <w:szCs w:val="20"/>
        </w:rPr>
        <w:t>L</w:t>
      </w:r>
      <w:r w:rsidR="00006C8F" w:rsidRPr="00AA3817">
        <w:rPr>
          <w:rFonts w:eastAsia="Times New Roman" w:cs="Times New Roman"/>
          <w:position w:val="-1"/>
          <w:szCs w:val="20"/>
        </w:rPr>
        <w:t xml:space="preserve">aravel. </w:t>
      </w:r>
      <w:r w:rsidR="00111F43" w:rsidRPr="00AA3817">
        <w:rPr>
          <w:rFonts w:eastAsia="Times New Roman" w:cs="Times New Roman"/>
          <w:position w:val="-1"/>
          <w:szCs w:val="20"/>
        </w:rPr>
        <w:t xml:space="preserve">Aplikasi tersebut bertujuan </w:t>
      </w:r>
      <w:r>
        <w:rPr>
          <w:rFonts w:eastAsia="Times New Roman" w:cs="Times New Roman"/>
          <w:position w:val="-1"/>
          <w:szCs w:val="20"/>
        </w:rPr>
        <w:t>menyelesaikan</w:t>
      </w:r>
      <w:r w:rsidR="00111F43" w:rsidRPr="00AA3817">
        <w:rPr>
          <w:rFonts w:eastAsia="Times New Roman" w:cs="Times New Roman"/>
          <w:position w:val="-1"/>
          <w:szCs w:val="20"/>
        </w:rPr>
        <w:t xml:space="preserve"> kendala yang </w:t>
      </w:r>
      <w:r>
        <w:rPr>
          <w:rFonts w:eastAsia="Times New Roman" w:cs="Times New Roman"/>
          <w:position w:val="-1"/>
          <w:szCs w:val="20"/>
        </w:rPr>
        <w:t>terjadi</w:t>
      </w:r>
      <w:r w:rsidR="00111F43" w:rsidRPr="00AA3817">
        <w:rPr>
          <w:rFonts w:eastAsia="Times New Roman" w:cs="Times New Roman"/>
          <w:position w:val="-1"/>
          <w:szCs w:val="20"/>
        </w:rPr>
        <w:t xml:space="preserve"> dengan </w:t>
      </w:r>
      <w:r>
        <w:rPr>
          <w:rFonts w:eastAsia="Times New Roman" w:cs="Times New Roman"/>
          <w:position w:val="-1"/>
          <w:szCs w:val="20"/>
        </w:rPr>
        <w:t>tersedianya</w:t>
      </w:r>
      <w:r w:rsidR="00111F43" w:rsidRPr="00AA3817">
        <w:rPr>
          <w:rFonts w:eastAsia="Times New Roman" w:cs="Times New Roman"/>
          <w:position w:val="-1"/>
          <w:szCs w:val="20"/>
        </w:rPr>
        <w:t xml:space="preserve"> fitur yang dibutuhkan diantaranya</w:t>
      </w:r>
      <w:r>
        <w:rPr>
          <w:rFonts w:eastAsia="Times New Roman" w:cs="Times New Roman"/>
          <w:position w:val="-1"/>
          <w:szCs w:val="20"/>
        </w:rPr>
        <w:t xml:space="preserve"> </w:t>
      </w:r>
      <w:r>
        <w:rPr>
          <w:rFonts w:eastAsia="Times New Roman" w:cs="Times New Roman"/>
          <w:i/>
          <w:iCs/>
          <w:position w:val="-1"/>
          <w:szCs w:val="20"/>
        </w:rPr>
        <w:t>management</w:t>
      </w:r>
      <w:r w:rsidR="00111F43" w:rsidRPr="00AA3817">
        <w:rPr>
          <w:rFonts w:eastAsia="Times New Roman" w:cs="Times New Roman"/>
          <w:position w:val="-1"/>
          <w:szCs w:val="20"/>
        </w:rPr>
        <w:t xml:space="preserve"> </w:t>
      </w:r>
      <w:r w:rsidR="00111F43" w:rsidRPr="00AA3817">
        <w:rPr>
          <w:rFonts w:eastAsia="Times New Roman" w:cs="Times New Roman"/>
          <w:i/>
          <w:iCs/>
          <w:position w:val="-1"/>
          <w:szCs w:val="20"/>
        </w:rPr>
        <w:t>user</w:t>
      </w:r>
      <w:r>
        <w:rPr>
          <w:rFonts w:eastAsia="Times New Roman" w:cs="Times New Roman"/>
          <w:i/>
          <w:iCs/>
          <w:position w:val="-1"/>
          <w:szCs w:val="20"/>
        </w:rPr>
        <w:t xml:space="preserve">, </w:t>
      </w:r>
      <w:r w:rsidR="00111F43" w:rsidRPr="00AA3817">
        <w:rPr>
          <w:rFonts w:eastAsia="Times New Roman" w:cs="Times New Roman"/>
          <w:i/>
          <w:iCs/>
          <w:position w:val="-1"/>
          <w:szCs w:val="20"/>
        </w:rPr>
        <w:t xml:space="preserve">team, </w:t>
      </w:r>
      <w:r w:rsidR="00111F43" w:rsidRPr="00AA3817">
        <w:rPr>
          <w:rFonts w:eastAsia="Times New Roman" w:cs="Times New Roman"/>
          <w:position w:val="-1"/>
          <w:szCs w:val="20"/>
        </w:rPr>
        <w:t xml:space="preserve">dan </w:t>
      </w:r>
      <w:r w:rsidR="00111F43" w:rsidRPr="00AA3817">
        <w:rPr>
          <w:rFonts w:eastAsia="Times New Roman" w:cs="Times New Roman"/>
          <w:i/>
          <w:iCs/>
          <w:position w:val="-1"/>
          <w:szCs w:val="20"/>
        </w:rPr>
        <w:t>project</w:t>
      </w:r>
      <w:r w:rsidR="00111F43" w:rsidRPr="00AA3817">
        <w:rPr>
          <w:rFonts w:eastAsia="Times New Roman" w:cs="Times New Roman"/>
          <w:position w:val="-1"/>
          <w:szCs w:val="20"/>
        </w:rPr>
        <w:t xml:space="preserve">. </w:t>
      </w:r>
      <w:r>
        <w:rPr>
          <w:rFonts w:eastAsia="Times New Roman" w:cs="Times New Roman"/>
          <w:position w:val="-1"/>
          <w:szCs w:val="20"/>
        </w:rPr>
        <w:t>P</w:t>
      </w:r>
      <w:r w:rsidR="00111F43" w:rsidRPr="00AA3817">
        <w:rPr>
          <w:rFonts w:eastAsia="Times New Roman" w:cs="Times New Roman"/>
          <w:position w:val="-1"/>
          <w:szCs w:val="20"/>
        </w:rPr>
        <w:t xml:space="preserve">engembangannya digunakan metode </w:t>
      </w:r>
      <w:r w:rsidR="00044793" w:rsidRPr="00AA3817">
        <w:rPr>
          <w:rFonts w:eastAsia="Times New Roman" w:cs="Times New Roman"/>
          <w:position w:val="-1"/>
          <w:szCs w:val="20"/>
        </w:rPr>
        <w:t>s</w:t>
      </w:r>
      <w:r w:rsidR="00111F43" w:rsidRPr="00AA3817">
        <w:rPr>
          <w:rFonts w:eastAsia="Times New Roman" w:cs="Times New Roman"/>
          <w:position w:val="-1"/>
          <w:szCs w:val="20"/>
        </w:rPr>
        <w:t>crum</w:t>
      </w:r>
      <w:r w:rsidR="00247D94" w:rsidRPr="00AA3817">
        <w:rPr>
          <w:rFonts w:eastAsia="Times New Roman" w:cs="Times New Roman"/>
          <w:position w:val="-1"/>
          <w:szCs w:val="20"/>
        </w:rPr>
        <w:t xml:space="preserve"> dan diagram </w:t>
      </w:r>
      <w:r w:rsidR="00FF754D" w:rsidRPr="00AA3817">
        <w:rPr>
          <w:rFonts w:eastAsia="Times New Roman" w:cs="Times New Roman"/>
          <w:i/>
          <w:iCs/>
          <w:position w:val="-1"/>
          <w:szCs w:val="20"/>
        </w:rPr>
        <w:t>u</w:t>
      </w:r>
      <w:r w:rsidR="00247D94" w:rsidRPr="00AA3817">
        <w:rPr>
          <w:rFonts w:eastAsia="Times New Roman" w:cs="Times New Roman"/>
          <w:i/>
          <w:iCs/>
          <w:position w:val="-1"/>
          <w:szCs w:val="20"/>
        </w:rPr>
        <w:t>n</w:t>
      </w:r>
      <w:r w:rsidR="00DA00FF" w:rsidRPr="00AA3817">
        <w:rPr>
          <w:rFonts w:eastAsia="Times New Roman" w:cs="Times New Roman"/>
          <w:i/>
          <w:iCs/>
          <w:position w:val="-1"/>
          <w:szCs w:val="20"/>
        </w:rPr>
        <w:t>i</w:t>
      </w:r>
      <w:r w:rsidR="00247D94" w:rsidRPr="00AA3817">
        <w:rPr>
          <w:rFonts w:eastAsia="Times New Roman" w:cs="Times New Roman"/>
          <w:i/>
          <w:iCs/>
          <w:position w:val="-1"/>
          <w:szCs w:val="20"/>
        </w:rPr>
        <w:t xml:space="preserve">fied </w:t>
      </w:r>
      <w:r>
        <w:rPr>
          <w:rFonts w:eastAsia="Times New Roman" w:cs="Times New Roman"/>
          <w:i/>
          <w:iCs/>
          <w:position w:val="-1"/>
          <w:szCs w:val="20"/>
        </w:rPr>
        <w:t>m</w:t>
      </w:r>
      <w:r w:rsidR="00247D94" w:rsidRPr="00AA3817">
        <w:rPr>
          <w:rFonts w:eastAsia="Times New Roman" w:cs="Times New Roman"/>
          <w:i/>
          <w:iCs/>
          <w:position w:val="-1"/>
          <w:szCs w:val="20"/>
        </w:rPr>
        <w:t>odel</w:t>
      </w:r>
      <w:r w:rsidR="00DA00FF" w:rsidRPr="00AA3817">
        <w:rPr>
          <w:rFonts w:eastAsia="Times New Roman" w:cs="Times New Roman"/>
          <w:i/>
          <w:iCs/>
          <w:position w:val="-1"/>
          <w:szCs w:val="20"/>
        </w:rPr>
        <w:t>l</w:t>
      </w:r>
      <w:r w:rsidR="00247D94" w:rsidRPr="00AA3817">
        <w:rPr>
          <w:rFonts w:eastAsia="Times New Roman" w:cs="Times New Roman"/>
          <w:i/>
          <w:iCs/>
          <w:position w:val="-1"/>
          <w:szCs w:val="20"/>
        </w:rPr>
        <w:t xml:space="preserve">ing </w:t>
      </w:r>
      <w:r>
        <w:rPr>
          <w:rFonts w:eastAsia="Times New Roman" w:cs="Times New Roman"/>
          <w:i/>
          <w:iCs/>
          <w:position w:val="-1"/>
          <w:szCs w:val="20"/>
        </w:rPr>
        <w:t>la</w:t>
      </w:r>
      <w:r w:rsidR="00247D94" w:rsidRPr="00AA3817">
        <w:rPr>
          <w:rFonts w:eastAsia="Times New Roman" w:cs="Times New Roman"/>
          <w:i/>
          <w:iCs/>
          <w:position w:val="-1"/>
          <w:szCs w:val="20"/>
        </w:rPr>
        <w:t>nguage</w:t>
      </w:r>
      <w:r w:rsidR="00FF754D" w:rsidRPr="00AA3817">
        <w:rPr>
          <w:rFonts w:eastAsia="Times New Roman" w:cs="Times New Roman"/>
          <w:i/>
          <w:iCs/>
          <w:position w:val="-1"/>
          <w:szCs w:val="20"/>
        </w:rPr>
        <w:t xml:space="preserve"> </w:t>
      </w:r>
      <w:r w:rsidR="00382DA2" w:rsidRPr="00AA3817">
        <w:rPr>
          <w:rFonts w:eastAsia="Times New Roman" w:cs="Times New Roman"/>
          <w:position w:val="-1"/>
          <w:szCs w:val="20"/>
        </w:rPr>
        <w:t>sebagai analisis dan perancangan sistem</w:t>
      </w:r>
      <w:r w:rsidR="000220B9" w:rsidRPr="00AA3817">
        <w:rPr>
          <w:rFonts w:eastAsia="Times New Roman" w:cs="Times New Roman"/>
          <w:position w:val="-1"/>
          <w:szCs w:val="20"/>
        </w:rPr>
        <w:t xml:space="preserve">. Hasil </w:t>
      </w:r>
      <w:r w:rsidR="00257AA2" w:rsidRPr="00AA3817">
        <w:rPr>
          <w:rFonts w:eastAsia="Times New Roman" w:cs="Times New Roman"/>
          <w:position w:val="-1"/>
          <w:szCs w:val="20"/>
        </w:rPr>
        <w:t xml:space="preserve">penelitian yang diperoleh </w:t>
      </w:r>
      <w:r>
        <w:rPr>
          <w:rFonts w:eastAsia="Times New Roman" w:cs="Times New Roman"/>
          <w:position w:val="-1"/>
          <w:szCs w:val="20"/>
        </w:rPr>
        <w:t>dalam waktu</w:t>
      </w:r>
      <w:r w:rsidR="00044793" w:rsidRPr="00AA3817">
        <w:rPr>
          <w:rFonts w:eastAsia="Times New Roman" w:cs="Times New Roman"/>
          <w:position w:val="-1"/>
          <w:szCs w:val="20"/>
        </w:rPr>
        <w:t xml:space="preserve"> enam </w:t>
      </w:r>
      <w:r w:rsidR="00044793" w:rsidRPr="00AA3817">
        <w:rPr>
          <w:rFonts w:eastAsia="Times New Roman" w:cs="Times New Roman"/>
          <w:i/>
          <w:iCs/>
          <w:position w:val="-1"/>
          <w:szCs w:val="20"/>
        </w:rPr>
        <w:t>sprint</w:t>
      </w:r>
      <w:r w:rsidR="00044793" w:rsidRPr="00AA3817">
        <w:rPr>
          <w:rFonts w:eastAsia="Times New Roman" w:cs="Times New Roman"/>
          <w:position w:val="-1"/>
          <w:szCs w:val="20"/>
        </w:rPr>
        <w:t xml:space="preserve"> didapatkan </w:t>
      </w:r>
      <w:r w:rsidR="00D1456C">
        <w:rPr>
          <w:rFonts w:eastAsia="Times New Roman" w:cs="Times New Roman"/>
          <w:position w:val="-1"/>
          <w:szCs w:val="20"/>
        </w:rPr>
        <w:t>persentase</w:t>
      </w:r>
      <w:r w:rsidR="00044793" w:rsidRPr="00AA3817">
        <w:rPr>
          <w:rFonts w:eastAsia="Times New Roman" w:cs="Times New Roman"/>
          <w:position w:val="-1"/>
          <w:szCs w:val="20"/>
        </w:rPr>
        <w:t xml:space="preserve"> dari </w:t>
      </w:r>
      <w:r w:rsidR="00044793" w:rsidRPr="00AA3817">
        <w:rPr>
          <w:rFonts w:eastAsia="Times New Roman" w:cs="Times New Roman"/>
          <w:i/>
          <w:iCs/>
          <w:position w:val="-1"/>
          <w:szCs w:val="20"/>
        </w:rPr>
        <w:t xml:space="preserve">black box testing </w:t>
      </w:r>
      <w:r w:rsidR="00044793" w:rsidRPr="00AA3817">
        <w:rPr>
          <w:rFonts w:eastAsia="Times New Roman" w:cs="Times New Roman"/>
          <w:position w:val="-1"/>
          <w:szCs w:val="20"/>
        </w:rPr>
        <w:t xml:space="preserve">mencapai 88,46%, sedangkan dalam pengujian menggunakan </w:t>
      </w:r>
      <w:r w:rsidR="00044793" w:rsidRPr="00AA3817">
        <w:rPr>
          <w:rFonts w:eastAsia="Times New Roman" w:cs="Times New Roman"/>
          <w:i/>
          <w:iCs/>
          <w:position w:val="-1"/>
          <w:szCs w:val="20"/>
        </w:rPr>
        <w:t xml:space="preserve">user acceptance testing </w:t>
      </w:r>
      <w:r w:rsidR="00044793" w:rsidRPr="00AA3817">
        <w:rPr>
          <w:rFonts w:eastAsia="Times New Roman" w:cs="Times New Roman"/>
          <w:position w:val="-1"/>
          <w:szCs w:val="20"/>
        </w:rPr>
        <w:t xml:space="preserve">mencapai 99,3% dan persentase dari kuesioner didapatkan 84,67% dengan interpretasi sangat baik. Berdasarkan hasil tersebut dapat diketahui bahwa aplikasi web Link-Match STT-NF modul dosen dapat mendukung program </w:t>
      </w:r>
      <w:r w:rsidR="00044793" w:rsidRPr="00AA3817">
        <w:rPr>
          <w:rFonts w:eastAsia="Times New Roman" w:cs="Times New Roman"/>
          <w:i/>
          <w:iCs/>
          <w:position w:val="-1"/>
          <w:szCs w:val="20"/>
        </w:rPr>
        <w:t xml:space="preserve">link and match </w:t>
      </w:r>
      <w:r w:rsidR="00044793" w:rsidRPr="00AA3817">
        <w:rPr>
          <w:rFonts w:eastAsia="Times New Roman" w:cs="Times New Roman"/>
          <w:position w:val="-1"/>
          <w:szCs w:val="20"/>
        </w:rPr>
        <w:t>di STT-NF</w:t>
      </w:r>
      <w:r w:rsidR="00FF754D" w:rsidRPr="00AA3817">
        <w:rPr>
          <w:rFonts w:eastAsia="Times New Roman" w:cs="Times New Roman"/>
          <w:position w:val="-1"/>
          <w:szCs w:val="20"/>
        </w:rPr>
        <w:t xml:space="preserve"> dengan catatan perlunya perbaikan agar sistem dapat sesuai dengan kebutuhan pengguna.</w:t>
      </w:r>
    </w:p>
    <w:p w14:paraId="4790621F" w14:textId="0BC7414B" w:rsidR="00CD0F31" w:rsidRPr="00DD1F9E" w:rsidRDefault="00BC6BED" w:rsidP="00324475">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olor w:val="000000" w:themeColor="text1"/>
        </w:rPr>
        <w:sectPr w:rsidR="00CD0F31" w:rsidRPr="00DD1F9E" w:rsidSect="007D743F">
          <w:headerReference w:type="default" r:id="rId10"/>
          <w:headerReference w:type="first" r:id="rId11"/>
          <w:footerReference w:type="first" r:id="rId12"/>
          <w:type w:val="continuous"/>
          <w:pgSz w:w="11906" w:h="16838"/>
          <w:pgMar w:top="1440" w:right="907" w:bottom="1440" w:left="907" w:header="397" w:footer="720" w:gutter="0"/>
          <w:cols w:space="708"/>
          <w:titlePg/>
          <w:docGrid w:linePitch="360"/>
        </w:sectPr>
      </w:pPr>
      <w:r w:rsidRPr="005472FD">
        <w:rPr>
          <w:rFonts w:eastAsia="Times New Roman" w:cs="Times New Roman"/>
          <w:b/>
          <w:color w:val="000000"/>
          <w:position w:val="-1"/>
          <w:szCs w:val="20"/>
        </w:rPr>
        <w:t>Kata kunci:</w:t>
      </w:r>
      <w:r w:rsidR="00FA7ECE" w:rsidRPr="00397353">
        <w:rPr>
          <w:rFonts w:eastAsia="Times New Roman" w:cs="Times New Roman"/>
          <w:color w:val="FF0000"/>
          <w:position w:val="-1"/>
          <w:szCs w:val="20"/>
        </w:rPr>
        <w:t xml:space="preserve"> </w:t>
      </w:r>
      <w:r w:rsidR="00324475" w:rsidRPr="00DD1F9E">
        <w:rPr>
          <w:rFonts w:eastAsia="Times New Roman" w:cs="Times New Roman"/>
          <w:i/>
          <w:iCs/>
          <w:color w:val="000000" w:themeColor="text1"/>
          <w:position w:val="-1"/>
          <w:szCs w:val="20"/>
        </w:rPr>
        <w:t>Link and Match</w:t>
      </w:r>
      <w:r w:rsidR="00324475" w:rsidRPr="00DD1F9E">
        <w:rPr>
          <w:rFonts w:eastAsia="Times New Roman" w:cs="Times New Roman"/>
          <w:color w:val="000000" w:themeColor="text1"/>
          <w:position w:val="-1"/>
          <w:szCs w:val="20"/>
        </w:rPr>
        <w:t xml:space="preserve">, </w:t>
      </w:r>
      <w:r w:rsidR="00DD1F9E" w:rsidRPr="00DD1F9E">
        <w:rPr>
          <w:rFonts w:eastAsia="Times New Roman" w:cs="Times New Roman"/>
          <w:color w:val="000000" w:themeColor="text1"/>
          <w:position w:val="-1"/>
          <w:szCs w:val="20"/>
        </w:rPr>
        <w:t xml:space="preserve">Modul Dosen, </w:t>
      </w:r>
      <w:r w:rsidR="00E90BC1">
        <w:rPr>
          <w:rFonts w:eastAsia="Times New Roman" w:cs="Times New Roman"/>
          <w:color w:val="000000" w:themeColor="text1"/>
          <w:position w:val="-1"/>
          <w:szCs w:val="20"/>
        </w:rPr>
        <w:t xml:space="preserve">Scrum, </w:t>
      </w:r>
      <w:r w:rsidR="00DD1F9E" w:rsidRPr="00DD1F9E">
        <w:rPr>
          <w:rFonts w:eastAsia="Times New Roman" w:cs="Times New Roman"/>
          <w:color w:val="000000" w:themeColor="text1"/>
          <w:position w:val="-1"/>
          <w:szCs w:val="20"/>
        </w:rPr>
        <w:t>Laravel</w:t>
      </w:r>
      <w:r w:rsidR="00E90BC1">
        <w:rPr>
          <w:rFonts w:eastAsia="Times New Roman" w:cs="Times New Roman"/>
          <w:color w:val="000000" w:themeColor="text1"/>
          <w:position w:val="-1"/>
          <w:szCs w:val="20"/>
        </w:rPr>
        <w:t xml:space="preserve">, </w:t>
      </w:r>
      <w:r w:rsidR="00E90BC1" w:rsidRPr="00E90BC1">
        <w:rPr>
          <w:rFonts w:eastAsia="Times New Roman" w:cs="Times New Roman"/>
          <w:i/>
          <w:iCs/>
          <w:color w:val="000000" w:themeColor="text1"/>
          <w:position w:val="-1"/>
          <w:szCs w:val="20"/>
        </w:rPr>
        <w:t>User Acceptance Testing</w:t>
      </w:r>
    </w:p>
    <w:p w14:paraId="4945D9D0" w14:textId="4445DF32" w:rsidR="00334EB5" w:rsidRPr="005472FD" w:rsidRDefault="00750A6A" w:rsidP="008D1650">
      <w:pPr>
        <w:pStyle w:val="Heading1"/>
        <w:spacing w:before="0"/>
        <w:rPr>
          <w:rFonts w:eastAsia="Times New Roman"/>
        </w:rPr>
      </w:pPr>
      <w:r w:rsidRPr="005472FD">
        <w:rPr>
          <w:rFonts w:eastAsia="Times New Roman"/>
        </w:rPr>
        <w:t>PENDAHULUAN</w:t>
      </w:r>
    </w:p>
    <w:p w14:paraId="11CEBFED" w14:textId="7753DE2A" w:rsidR="00B50F5A" w:rsidRDefault="00B805BA" w:rsidP="006A5EC3">
      <w:r>
        <w:rPr>
          <w:lang w:val="en-US"/>
        </w:rPr>
        <w:t xml:space="preserve">Dunia </w:t>
      </w:r>
      <w:r>
        <w:t>kerja saat ini membutuhkan orang-orang dengan kemampuan yang cocok untuk instansinya. Namun, beberapa kurikulum pendidikan di Indonesia masih cenderung kurang tepat untuk digunakan dalam dunia kerja saat ini</w:t>
      </w:r>
      <w:r w:rsidR="00796E7E">
        <w:t xml:space="preserve">. Hal tersebut mengakibatkan adanya kesenjangan antara ilmu yang didapat pada jenjang pendidikan dengan ilmu di dunia kerja atau yang disebut </w:t>
      </w:r>
      <w:proofErr w:type="spellStart"/>
      <w:r w:rsidR="00796E7E">
        <w:rPr>
          <w:i/>
          <w:iCs/>
        </w:rPr>
        <w:t>missmatch</w:t>
      </w:r>
      <w:proofErr w:type="spellEnd"/>
      <w:r w:rsidR="00796E7E">
        <w:t xml:space="preserve">. Dalam mengatasi masalah </w:t>
      </w:r>
      <w:proofErr w:type="spellStart"/>
      <w:r w:rsidR="00796E7E">
        <w:rPr>
          <w:i/>
          <w:iCs/>
        </w:rPr>
        <w:t>missmatch</w:t>
      </w:r>
      <w:proofErr w:type="spellEnd"/>
      <w:r w:rsidR="00796E7E">
        <w:rPr>
          <w:i/>
          <w:iCs/>
        </w:rPr>
        <w:t xml:space="preserve"> </w:t>
      </w:r>
      <w:r w:rsidR="00796E7E">
        <w:t xml:space="preserve">ini, Departemen Pendidikan dan Kebudayaan Republik Indonesia membuat kebijakan yang diberi nama </w:t>
      </w:r>
      <w:r w:rsidR="00796E7E">
        <w:rPr>
          <w:i/>
          <w:iCs/>
        </w:rPr>
        <w:t>link and match</w:t>
      </w:r>
      <w:r w:rsidR="00796E7E">
        <w:t xml:space="preserve">. </w:t>
      </w:r>
      <w:r w:rsidR="00796E7E">
        <w:rPr>
          <w:i/>
          <w:iCs/>
        </w:rPr>
        <w:t xml:space="preserve">Link and match </w:t>
      </w:r>
      <w:r w:rsidR="00796E7E">
        <w:t xml:space="preserve">merupakan program untuk mencocokkan ilmu yang </w:t>
      </w:r>
      <w:r w:rsidR="00796E7E">
        <w:t xml:space="preserve">dibutuhkan di dunia kerja ke dalam dunia pendidikan, sehingga dengan adanya kebijakan ini diharapkan </w:t>
      </w:r>
      <w:r w:rsidR="00DD1F9E">
        <w:t xml:space="preserve">pendidikan di Indonesia </w:t>
      </w:r>
      <w:r w:rsidR="00796E7E">
        <w:t xml:space="preserve">dapat mengurangi masalah </w:t>
      </w:r>
      <w:proofErr w:type="spellStart"/>
      <w:r w:rsidR="00796E7E">
        <w:rPr>
          <w:i/>
          <w:iCs/>
        </w:rPr>
        <w:t>mis</w:t>
      </w:r>
      <w:r w:rsidR="008033ED">
        <w:rPr>
          <w:i/>
          <w:iCs/>
        </w:rPr>
        <w:t>s</w:t>
      </w:r>
      <w:r w:rsidR="00796E7E">
        <w:rPr>
          <w:i/>
          <w:iCs/>
        </w:rPr>
        <w:t>match</w:t>
      </w:r>
      <w:proofErr w:type="spellEnd"/>
      <w:r w:rsidR="00796E7E">
        <w:rPr>
          <w:i/>
          <w:iCs/>
        </w:rPr>
        <w:t xml:space="preserve"> </w:t>
      </w:r>
      <w:r w:rsidR="00796E7E">
        <w:t>tersebut</w:t>
      </w:r>
      <w:r w:rsidR="00B50F5A">
        <w:t xml:space="preserve"> </w:t>
      </w:r>
      <w:r w:rsidR="00B50F5A">
        <w:rPr>
          <w:lang w:val="en-US"/>
        </w:rPr>
        <w:fldChar w:fldCharType="begin" w:fldLock="1"/>
      </w:r>
      <w:r w:rsidR="00AB1137">
        <w:rPr>
          <w:lang w:val="en-US"/>
        </w:rPr>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B50F5A">
        <w:rPr>
          <w:lang w:val="en-US"/>
        </w:rPr>
        <w:fldChar w:fldCharType="separate"/>
      </w:r>
      <w:r w:rsidR="00B50F5A" w:rsidRPr="00410AF1">
        <w:rPr>
          <w:noProof/>
          <w:lang w:val="en-US"/>
        </w:rPr>
        <w:t>[1]</w:t>
      </w:r>
      <w:r w:rsidR="00B50F5A">
        <w:rPr>
          <w:lang w:val="en-US"/>
        </w:rPr>
        <w:fldChar w:fldCharType="end"/>
      </w:r>
      <w:r w:rsidR="00796E7E">
        <w:t>.</w:t>
      </w:r>
      <w:r w:rsidR="00B50F5A">
        <w:t xml:space="preserve"> </w:t>
      </w:r>
    </w:p>
    <w:p w14:paraId="002AC194" w14:textId="01CE15A2" w:rsidR="006F061C" w:rsidRDefault="00DD1F9E" w:rsidP="006A5EC3">
      <w:r>
        <w:t xml:space="preserve">Salah satu perguruan tinggi di Indonesia yang mulai menerapkan program </w:t>
      </w:r>
      <w:r>
        <w:rPr>
          <w:i/>
          <w:iCs/>
        </w:rPr>
        <w:t xml:space="preserve">link and match </w:t>
      </w:r>
      <w:r>
        <w:t>yaitu Sekolah Tinggi Teknologi Terpadu Nurul Fikri (STT-NF)</w:t>
      </w:r>
      <w:r w:rsidR="00410AF1">
        <w:rPr>
          <w:lang w:val="en-US"/>
        </w:rPr>
        <w:t>.</w:t>
      </w:r>
      <w:r w:rsidR="00B50F5A">
        <w:t xml:space="preserve"> Program tersebut di</w:t>
      </w:r>
      <w:r w:rsidR="009569D5">
        <w:t>jalankan</w:t>
      </w:r>
      <w:r w:rsidR="00B50F5A">
        <w:t xml:space="preserve"> </w:t>
      </w:r>
      <w:r w:rsidR="009569D5">
        <w:t xml:space="preserve">oleh pihak STT-NF </w:t>
      </w:r>
      <w:r w:rsidR="00B50F5A">
        <w:t>dengan cara mengarahkan mahasiswanya untuk mengerjakan proyek berdasarkan permintaan di dunia kerja</w:t>
      </w:r>
      <w:r w:rsidR="00A322B2">
        <w:rPr>
          <w:lang w:val="en-US"/>
        </w:rPr>
        <w:t xml:space="preserve"> </w:t>
      </w:r>
      <w:r w:rsidR="00A322B2">
        <w:rPr>
          <w:lang w:val="en-US"/>
        </w:rPr>
        <w:fldChar w:fldCharType="begin" w:fldLock="1"/>
      </w:r>
      <w:r w:rsidR="00AB1137">
        <w:rPr>
          <w:lang w:val="en-US"/>
        </w:rPr>
        <w:instrText>ADDIN CSL_CITATION {"citationItems":[{"id":"ITEM-1","itemData":{"URL":"https://nurulfikri.ac.id/program-class-link-match-di-stt-terpadu-nurul-fikri/%0A","accessed":{"date-parts":[["2021","2","16"]]},"container-title":"Sekolah Tinggi Teknologi Terpadu Nurul Fikri","id":"ITEM-1","issued":{"date-parts":[["2019"]]},"title":"Program Class Link &amp; Match di STT Terpadu Nurul Fikri","type":"webpage"},"uris":["http://www.mendeley.com/documents/?uuid=5d9f7c7d-091f-46ec-967f-77ce65df05fc"]}],"mendeley":{"formattedCitation":"[2]","plainTextFormattedCitation":"[2]","previouslyFormattedCitation":"[2]"},"properties":{"noteIndex":0},"schema":"https://github.com/citation-style-language/schema/raw/master/csl-citation.json"}</w:instrText>
      </w:r>
      <w:r w:rsidR="00A322B2">
        <w:rPr>
          <w:lang w:val="en-US"/>
        </w:rPr>
        <w:fldChar w:fldCharType="separate"/>
      </w:r>
      <w:r w:rsidR="00A322B2" w:rsidRPr="00A322B2">
        <w:rPr>
          <w:noProof/>
          <w:lang w:val="en-US"/>
        </w:rPr>
        <w:t>[2]</w:t>
      </w:r>
      <w:r w:rsidR="00A322B2">
        <w:rPr>
          <w:lang w:val="en-US"/>
        </w:rPr>
        <w:fldChar w:fldCharType="end"/>
      </w:r>
      <w:r w:rsidR="00B50F5A">
        <w:t>.</w:t>
      </w:r>
      <w:r w:rsidR="009569D5">
        <w:t xml:space="preserve"> </w:t>
      </w:r>
      <w:r w:rsidR="009743BC">
        <w:t xml:space="preserve">Namun ketika program </w:t>
      </w:r>
      <w:r w:rsidR="009743BC">
        <w:rPr>
          <w:i/>
          <w:iCs/>
        </w:rPr>
        <w:t xml:space="preserve">link and match </w:t>
      </w:r>
      <w:r w:rsidR="009743BC">
        <w:t xml:space="preserve">berjalan, terdapat kendala-kendala yang terjadi </w:t>
      </w:r>
      <w:r w:rsidR="009743BC">
        <w:lastRenderedPageBreak/>
        <w:t xml:space="preserve">salah satunya yaitu dosen </w:t>
      </w:r>
      <w:r w:rsidR="006F061C">
        <w:t>tidak bisa mengetahui</w:t>
      </w:r>
      <w:r w:rsidR="009743BC">
        <w:t xml:space="preserve"> proses </w:t>
      </w:r>
      <w:r w:rsidR="006F061C">
        <w:t>dari proyek yang dikerjakan mahasiswa dengan cepat melainkan harus menanyakannya secara langsung</w:t>
      </w:r>
      <w:r w:rsidR="009743BC">
        <w:t>.</w:t>
      </w:r>
      <w:r w:rsidR="006F061C">
        <w:t xml:space="preserve"> Kendala tersebut dapat mengakibatkan terjadinya </w:t>
      </w:r>
      <w:proofErr w:type="spellStart"/>
      <w:r w:rsidR="006F061C">
        <w:rPr>
          <w:i/>
          <w:iCs/>
        </w:rPr>
        <w:t>miss</w:t>
      </w:r>
      <w:proofErr w:type="spellEnd"/>
      <w:r w:rsidR="006F061C">
        <w:rPr>
          <w:i/>
          <w:iCs/>
        </w:rPr>
        <w:t xml:space="preserve"> </w:t>
      </w:r>
      <w:proofErr w:type="spellStart"/>
      <w:r w:rsidR="006F061C">
        <w:rPr>
          <w:i/>
          <w:iCs/>
        </w:rPr>
        <w:t>communication</w:t>
      </w:r>
      <w:proofErr w:type="spellEnd"/>
      <w:r w:rsidR="006F061C">
        <w:rPr>
          <w:i/>
          <w:iCs/>
        </w:rPr>
        <w:t xml:space="preserve"> </w:t>
      </w:r>
      <w:r w:rsidR="006F061C">
        <w:t>antara dosen dan pihak lainnya</w:t>
      </w:r>
      <w:r w:rsidR="000F3762">
        <w:t xml:space="preserve"> sehingga proyek yang dikerjakan dapat terhambat ataupun tidak sesuai permintaan yang diinginkan</w:t>
      </w:r>
      <w:r w:rsidR="006F061C">
        <w:t>.</w:t>
      </w:r>
    </w:p>
    <w:p w14:paraId="5136351C" w14:textId="04D97A9C" w:rsidR="006021F8" w:rsidRDefault="000F3762" w:rsidP="006A5EC3">
      <w:r>
        <w:t>Berdasarkan uraian di atas maka diperlukan adanya</w:t>
      </w:r>
      <w:r w:rsidR="0030364F">
        <w:t xml:space="preserve"> penelitian</w:t>
      </w:r>
      <w:r>
        <w:t xml:space="preserve"> sebuah sistem informasi yang dapat mendukung program </w:t>
      </w:r>
      <w:r>
        <w:rPr>
          <w:i/>
          <w:iCs/>
        </w:rPr>
        <w:t xml:space="preserve">link and match </w:t>
      </w:r>
      <w:r>
        <w:t xml:space="preserve">di STT-NF khususnya untuk dosen, sehingga tidak terjadi </w:t>
      </w:r>
      <w:proofErr w:type="spellStart"/>
      <w:r>
        <w:rPr>
          <w:i/>
          <w:iCs/>
        </w:rPr>
        <w:t>miss</w:t>
      </w:r>
      <w:proofErr w:type="spellEnd"/>
      <w:r>
        <w:rPr>
          <w:i/>
          <w:iCs/>
        </w:rPr>
        <w:t xml:space="preserve"> </w:t>
      </w:r>
      <w:proofErr w:type="spellStart"/>
      <w:r>
        <w:rPr>
          <w:i/>
          <w:iCs/>
        </w:rPr>
        <w:t>communication</w:t>
      </w:r>
      <w:proofErr w:type="spellEnd"/>
      <w:r>
        <w:t xml:space="preserve"> dengan pihak lainnya. Sistem informasi tersebut</w:t>
      </w:r>
      <w:r w:rsidR="00326834">
        <w:t xml:space="preserve"> </w:t>
      </w:r>
      <w:r w:rsidR="006021F8">
        <w:t>diharapkan</w:t>
      </w:r>
      <w:r w:rsidR="00326834">
        <w:t xml:space="preserve"> </w:t>
      </w:r>
      <w:r>
        <w:t xml:space="preserve">dapat </w:t>
      </w:r>
      <w:r w:rsidR="00326834">
        <w:t xml:space="preserve">menjawab </w:t>
      </w:r>
      <w:r>
        <w:t>rumusan masalah yang ingin diselesaikan</w:t>
      </w:r>
      <w:r w:rsidR="00326834">
        <w:t>,</w:t>
      </w:r>
      <w:r>
        <w:t xml:space="preserve"> yaitu</w:t>
      </w:r>
      <w:r w:rsidR="00326834">
        <w:t xml:space="preserve"> bagaimana sistem informasi dapat mendukung dosen STT-NF untuk program </w:t>
      </w:r>
      <w:r w:rsidR="00326834">
        <w:rPr>
          <w:i/>
          <w:iCs/>
        </w:rPr>
        <w:t>link and match</w:t>
      </w:r>
      <w:r w:rsidR="00326834">
        <w:t>.</w:t>
      </w:r>
      <w:r w:rsidR="006021F8">
        <w:t xml:space="preserve"> </w:t>
      </w:r>
    </w:p>
    <w:p w14:paraId="0EDCBC6A" w14:textId="7613414E" w:rsidR="000424AC" w:rsidRPr="000424AC" w:rsidRDefault="006021F8" w:rsidP="00835D4C">
      <w:r>
        <w:t xml:space="preserve">Penelitian </w:t>
      </w:r>
      <w:r w:rsidR="0030364F">
        <w:t xml:space="preserve">ini tidak terlepas dari adanya penelitian terdahulu yang dijadikan sebagai contoh dan salah satu penelitian tersebut berjudul Aplikasi Manajemen </w:t>
      </w:r>
      <w:r w:rsidR="0030364F" w:rsidRPr="0030364F">
        <w:rPr>
          <w:i/>
          <w:iCs/>
        </w:rPr>
        <w:t>Multi</w:t>
      </w:r>
      <w:r w:rsidR="0030364F">
        <w:t xml:space="preserve"> Proyek menggunakan Metode Scrum</w:t>
      </w:r>
      <w:r>
        <w:t xml:space="preserve"> </w:t>
      </w:r>
      <w:r>
        <w:fldChar w:fldCharType="begin" w:fldLock="1"/>
      </w:r>
      <w:r w:rsidR="009F36BD">
        <w:instrText>ADDIN CSL_CITATION {"citationItems":[{"id":"ITEM-1","itemData":{"author":[{"dropping-particle":"","family":"Kusuma","given":"Andri Wijaya","non-dropping-particle":"","parse-names":false,"suffix":""},{"dropping-particle":"","family":"Santoso","given":"Nurudin","non-dropping-particle":"","parse-names":false,"suffix":""},{"dropping-particle":"","family":"Soebroto","given":"Arief Andy","non-dropping-particle":"","parse-names":false,"suffix":""}],"container-title":"Jurnal Pengembangan Teknologi Informasi dan Ilmu Komputer","id":"ITEM-1","issue":"9","issued":{"date-parts":[["2019"]]},"page":"8905-8913","title":"Aplikasi Manajemen Multi Proyek menggunakan Metode Scrum","type":"article-journal","volume":"3"},"uris":["http://www.mendeley.com/documents/?uuid=26d915da-753d-40ba-8ff6-dc0b4c855ba9"]}],"mendeley":{"formattedCitation":"[3]","plainTextFormattedCitation":"[3]","previouslyFormattedCitation":"[3]"},"properties":{"noteIndex":0},"schema":"https://github.com/citation-style-language/schema/raw/master/csl-citation.json"}</w:instrText>
      </w:r>
      <w:r>
        <w:fldChar w:fldCharType="separate"/>
      </w:r>
      <w:r w:rsidRPr="006021F8">
        <w:rPr>
          <w:noProof/>
        </w:rPr>
        <w:t>[3]</w:t>
      </w:r>
      <w:r>
        <w:fldChar w:fldCharType="end"/>
      </w:r>
      <w:r>
        <w:t>.</w:t>
      </w:r>
      <w:r w:rsidR="0030364F">
        <w:t xml:space="preserve"> Dalam penelitian ini memiliki tujuan</w:t>
      </w:r>
      <w:r w:rsidR="00326834">
        <w:t xml:space="preserve"> </w:t>
      </w:r>
      <w:r w:rsidR="0030364F">
        <w:t>supaya</w:t>
      </w:r>
      <w:r w:rsidR="00326834">
        <w:t xml:space="preserve"> menjadi sebuah solusi </w:t>
      </w:r>
      <w:r w:rsidR="0030364F">
        <w:t xml:space="preserve">yang diberikan </w:t>
      </w:r>
      <w:r w:rsidR="00326834">
        <w:t>dengan menyediakan fitur yang dibutuhkan</w:t>
      </w:r>
      <w:r w:rsidR="0030364F">
        <w:t>, adapun m</w:t>
      </w:r>
      <w:r w:rsidR="00326834">
        <w:t>anfaat yang diharapkan adalah memonitor proyek yang telah diberikan kepada mahasiswa</w:t>
      </w:r>
      <w:r w:rsidR="0030364F">
        <w:t>.</w:t>
      </w:r>
      <w:r w:rsidR="00326834">
        <w:t xml:space="preserve"> </w:t>
      </w:r>
      <w:r w:rsidR="0030364F">
        <w:t xml:space="preserve">Oleh karena itu, </w:t>
      </w:r>
      <w:r w:rsidR="00326834">
        <w:t xml:space="preserve">penelitian ini hanya dibatasi untuk </w:t>
      </w:r>
      <w:r w:rsidR="00196711">
        <w:t xml:space="preserve">melakukan sesuatu yang berkaitan dengan hal tersebut </w:t>
      </w:r>
      <w:r w:rsidR="0030364F">
        <w:t>dan dilakukan oleh</w:t>
      </w:r>
      <w:r w:rsidR="00196711">
        <w:t xml:space="preserve"> pihak-pihak </w:t>
      </w:r>
      <w:r w:rsidR="004A5D8F">
        <w:t>tertentu</w:t>
      </w:r>
      <w:r w:rsidR="00196711">
        <w:t xml:space="preserve"> termasuk dosen</w:t>
      </w:r>
      <w:r w:rsidR="0030364F">
        <w:t>,</w:t>
      </w:r>
      <w:r>
        <w:t xml:space="preserve"> </w:t>
      </w:r>
      <w:r w:rsidR="0030364F">
        <w:t>dalam</w:t>
      </w:r>
      <w:r w:rsidR="004A5D8F">
        <w:t xml:space="preserve"> </w:t>
      </w:r>
      <w:r w:rsidR="0030364F">
        <w:t xml:space="preserve">aplikasi </w:t>
      </w:r>
      <w:r w:rsidR="00A373F1" w:rsidRPr="00A373F1">
        <w:t xml:space="preserve">Link-Match </w:t>
      </w:r>
      <w:r w:rsidR="0030364F">
        <w:t>STT-NF</w:t>
      </w:r>
      <w:r w:rsidR="00A373F1">
        <w:t xml:space="preserve"> modul dosen berbasiskan web dengan </w:t>
      </w:r>
      <w:r w:rsidR="00A373F1">
        <w:rPr>
          <w:i/>
          <w:iCs/>
        </w:rPr>
        <w:t xml:space="preserve">framework </w:t>
      </w:r>
      <w:r w:rsidR="00111F43">
        <w:t>L</w:t>
      </w:r>
      <w:r w:rsidR="00A373F1">
        <w:t>aravel</w:t>
      </w:r>
      <w:r w:rsidR="004A5D8F">
        <w:t>.</w:t>
      </w:r>
    </w:p>
    <w:p w14:paraId="2C8D8AD7" w14:textId="66CE9AD5" w:rsidR="00750A6A" w:rsidRPr="005472FD" w:rsidRDefault="00334EB5" w:rsidP="00750A6A">
      <w:pPr>
        <w:pStyle w:val="Heading1"/>
        <w:rPr>
          <w:rFonts w:eastAsia="Times New Roman"/>
        </w:rPr>
      </w:pPr>
      <w:r w:rsidRPr="005472FD">
        <w:rPr>
          <w:rFonts w:eastAsia="Times New Roman"/>
        </w:rPr>
        <w:t>TINJAUAN PUSTAKA</w:t>
      </w:r>
    </w:p>
    <w:p w14:paraId="60961432" w14:textId="00598C26" w:rsidR="00894875" w:rsidRPr="00894875" w:rsidRDefault="00894875" w:rsidP="00894875">
      <w:pPr>
        <w:pStyle w:val="Heading2"/>
        <w:rPr>
          <w:lang w:val="id-ID"/>
        </w:rPr>
      </w:pPr>
      <w:r w:rsidRPr="00894875">
        <w:rPr>
          <w:i/>
          <w:iCs/>
          <w:lang w:val="id-ID"/>
        </w:rPr>
        <w:t>Link and Mat</w:t>
      </w:r>
      <w:r>
        <w:rPr>
          <w:i/>
          <w:iCs/>
          <w:lang w:val="id-ID"/>
        </w:rPr>
        <w:t>ch</w:t>
      </w:r>
    </w:p>
    <w:p w14:paraId="7891BD0B" w14:textId="209DDB7D" w:rsidR="00894875" w:rsidRPr="00894875" w:rsidRDefault="00AB2B1E" w:rsidP="00894875">
      <w:r>
        <w:t xml:space="preserve">Program </w:t>
      </w:r>
      <w:r>
        <w:rPr>
          <w:i/>
          <w:iCs/>
        </w:rPr>
        <w:t xml:space="preserve">link and match </w:t>
      </w:r>
      <w:r>
        <w:t>adalah kebijakan untuk menyesuaikan ilmu yang didapat dalam kurikulum pendidikan dengan kebutuhan di dunia kerja. Alasan mengapa dibentuk</w:t>
      </w:r>
      <w:r w:rsidR="006266DF">
        <w:t>nya</w:t>
      </w:r>
      <w:r>
        <w:t xml:space="preserve"> program tersebut karena</w:t>
      </w:r>
      <w:r w:rsidR="006266DF">
        <w:t xml:space="preserve"> adanya </w:t>
      </w:r>
      <w:proofErr w:type="spellStart"/>
      <w:r w:rsidR="006266DF">
        <w:rPr>
          <w:i/>
          <w:iCs/>
        </w:rPr>
        <w:t>mismatch</w:t>
      </w:r>
      <w:proofErr w:type="spellEnd"/>
      <w:r w:rsidR="006266DF">
        <w:rPr>
          <w:i/>
          <w:iCs/>
        </w:rPr>
        <w:t xml:space="preserve">, </w:t>
      </w:r>
      <w:r w:rsidR="006266DF">
        <w:t xml:space="preserve">hal ini merupakan ketidaksesuaian antara pembelajaran di institusi pendidikan dengan pekerjaan yang diperlukan. Oleh karena itu, program </w:t>
      </w:r>
      <w:r w:rsidR="006266DF">
        <w:rPr>
          <w:i/>
          <w:iCs/>
        </w:rPr>
        <w:t xml:space="preserve">link and match </w:t>
      </w:r>
      <w:r w:rsidR="006266DF">
        <w:t xml:space="preserve">ini diharapkan dapat menjadi </w:t>
      </w:r>
      <w:r w:rsidR="00DF78C1">
        <w:t xml:space="preserve">acuan </w:t>
      </w:r>
      <w:r w:rsidR="00380957">
        <w:t>bagi institusi pendidikan dalam menyesuaikan kurikulumnya dengan dunia kerja saat ini</w:t>
      </w:r>
      <w:r>
        <w:rPr>
          <w:i/>
          <w:iCs/>
        </w:rPr>
        <w:t xml:space="preserve"> </w:t>
      </w:r>
      <w:r w:rsidR="006E13CF">
        <w:fldChar w:fldCharType="begin" w:fldLock="1"/>
      </w:r>
      <w:r w:rsidR="00AB1137">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6E13CF">
        <w:fldChar w:fldCharType="separate"/>
      </w:r>
      <w:r w:rsidR="006E13CF" w:rsidRPr="006E13CF">
        <w:rPr>
          <w:noProof/>
        </w:rPr>
        <w:t>[1]</w:t>
      </w:r>
      <w:r w:rsidR="006E13CF">
        <w:fldChar w:fldCharType="end"/>
      </w:r>
      <w:r w:rsidR="006E13CF">
        <w:t>.</w:t>
      </w:r>
      <w:r>
        <w:t xml:space="preserve"> </w:t>
      </w:r>
    </w:p>
    <w:p w14:paraId="0A0E4B02" w14:textId="253760F8" w:rsidR="00894875" w:rsidRPr="00894875" w:rsidRDefault="00894875" w:rsidP="00894875">
      <w:pPr>
        <w:pStyle w:val="Heading2"/>
        <w:rPr>
          <w:lang w:val="id-ID"/>
        </w:rPr>
      </w:pPr>
      <w:r>
        <w:rPr>
          <w:lang w:val="id-ID"/>
        </w:rPr>
        <w:t>Model Pengembangan</w:t>
      </w:r>
    </w:p>
    <w:p w14:paraId="06171745" w14:textId="77777777" w:rsidR="00243BEB" w:rsidRDefault="00DA00FF">
      <w:r>
        <w:t xml:space="preserve">Terdapat dua model pengembangan yang digunakan dalam penelitian ini yaitu Scrum dan </w:t>
      </w:r>
      <w:r>
        <w:rPr>
          <w:i/>
          <w:iCs/>
        </w:rPr>
        <w:t xml:space="preserve">Unified Modelling Language </w:t>
      </w:r>
      <w:r>
        <w:t xml:space="preserve">(UML). </w:t>
      </w:r>
    </w:p>
    <w:p w14:paraId="0945442C" w14:textId="7830E03A" w:rsidR="00243BEB" w:rsidRDefault="00663184">
      <w:r>
        <w:t>Scrum</w:t>
      </w:r>
      <w:r>
        <w:rPr>
          <w:lang w:val="en-US"/>
        </w:rPr>
        <w:t xml:space="preserve"> </w:t>
      </w:r>
      <w:r w:rsidR="00A561A2">
        <w:t>adalah metode yang bersifat fleksibel dalam  pengembangan suatu produk sehingga apabila terjadi perubahan dalam produk tersebut dapat dengan mudah disesuaikan</w:t>
      </w:r>
      <w:r w:rsidR="002E5BBF">
        <w:rPr>
          <w:lang w:val="en-US"/>
        </w:rPr>
        <w:t xml:space="preserve">. Pada </w:t>
      </w:r>
      <w:r w:rsidR="002E5BBF">
        <w:t xml:space="preserve">metode </w:t>
      </w:r>
      <w:r w:rsidR="002E5BBF">
        <w:rPr>
          <w:lang w:val="en-US"/>
        </w:rPr>
        <w:t xml:space="preserve">Scrum </w:t>
      </w:r>
      <w:r w:rsidR="002E5BBF">
        <w:t xml:space="preserve">ini terdapat tiga peran diantaranya </w:t>
      </w:r>
      <w:r w:rsidR="002E5BBF">
        <w:rPr>
          <w:i/>
          <w:iCs/>
        </w:rPr>
        <w:t xml:space="preserve">product owner, scrum master, </w:t>
      </w:r>
      <w:r w:rsidR="002E5BBF">
        <w:t xml:space="preserve">dan </w:t>
      </w:r>
      <w:r w:rsidR="002E5BBF">
        <w:rPr>
          <w:i/>
          <w:iCs/>
        </w:rPr>
        <w:t>development team</w:t>
      </w:r>
      <w:r w:rsidR="002E5BBF">
        <w:t xml:space="preserve">. Adapun dalam pelaksanaannya dibagi menjadi beberapa tahapan mulai dari </w:t>
      </w:r>
      <w:r w:rsidR="002E5BBF">
        <w:rPr>
          <w:i/>
          <w:iCs/>
        </w:rPr>
        <w:t xml:space="preserve">product backlog, sprint </w:t>
      </w:r>
      <w:r w:rsidR="002E5BBF">
        <w:rPr>
          <w:i/>
          <w:iCs/>
        </w:rPr>
        <w:t xml:space="preserve">planning, </w:t>
      </w:r>
      <w:proofErr w:type="spellStart"/>
      <w:r w:rsidR="00DB72DE">
        <w:rPr>
          <w:i/>
          <w:iCs/>
        </w:rPr>
        <w:t>daily</w:t>
      </w:r>
      <w:proofErr w:type="spellEnd"/>
      <w:r w:rsidR="00DB72DE">
        <w:rPr>
          <w:i/>
          <w:iCs/>
        </w:rPr>
        <w:t xml:space="preserve"> scrum, </w:t>
      </w:r>
      <w:r w:rsidR="002E5BBF">
        <w:rPr>
          <w:i/>
          <w:iCs/>
        </w:rPr>
        <w:t xml:space="preserve">sprint, </w:t>
      </w:r>
      <w:r w:rsidR="00162DD9">
        <w:rPr>
          <w:i/>
          <w:iCs/>
        </w:rPr>
        <w:t xml:space="preserve">sprint </w:t>
      </w:r>
      <w:proofErr w:type="spellStart"/>
      <w:r w:rsidR="00162DD9">
        <w:rPr>
          <w:i/>
          <w:iCs/>
        </w:rPr>
        <w:t>review</w:t>
      </w:r>
      <w:proofErr w:type="spellEnd"/>
      <w:r w:rsidR="00DB72DE">
        <w:rPr>
          <w:i/>
          <w:iCs/>
        </w:rPr>
        <w:t xml:space="preserve">, </w:t>
      </w:r>
      <w:r w:rsidR="00DB72DE">
        <w:t xml:space="preserve">dan </w:t>
      </w:r>
      <w:r w:rsidR="00DB72DE">
        <w:rPr>
          <w:i/>
          <w:iCs/>
        </w:rPr>
        <w:t xml:space="preserve">sprint </w:t>
      </w:r>
      <w:proofErr w:type="spellStart"/>
      <w:r w:rsidR="00DB72DE">
        <w:rPr>
          <w:i/>
          <w:iCs/>
        </w:rPr>
        <w:t>retrospective</w:t>
      </w:r>
      <w:proofErr w:type="spellEnd"/>
      <w:r w:rsidR="002E5BBF">
        <w:rPr>
          <w:lang w:val="en-US"/>
        </w:rPr>
        <w:t xml:space="preserve"> </w:t>
      </w:r>
      <w:r w:rsidR="00A07D7C">
        <w:fldChar w:fldCharType="begin" w:fldLock="1"/>
      </w:r>
      <w:r w:rsidR="00CD50B7">
        <w:instrText>ADDIN CSL_CITATION {"citationItems":[{"id":"ITEM-1","itemData":{"abstract":"Seiring berkembangnya jaman pengembangan software secara terdistribusi merupakan metode pendekatan pengembangan software yang makin sering digunakan. Dengan mengatasi kekurangan-kekurangan yang mungkin muncul dalam mengembangkan secara terdistribusi, pendekatan ini terbukti mampu memberikan hasil yang lebih baik dari pengembangan software yang dilakukan secara terpusat. Scrum merupakan salah satu varian dari metode agile yang iteratif dan incremental. Satu iterasi pada Scrum disebut dengan Sprint, dimana untuk setiap akhir dari Sprint produk yang sesuai dengan definisi ”Done” harus diraih. Kedua pendekatan pengembangan software ini sama-sama menekankan pada pentingnya komunikasi dan kolaborasi antar berbagai pihak. Jurnal ini akan membahas bagaimana mengimplementasikan Scrum pada pengembangan software secara terdistribusi agar dapat menghasilkan sebuah produk yang deliverable dan useable dengan menganalisa beberapa kasus yang telah ada.","author":[{"dropping-particle":"","family":"Azdy","given":"Rezania Agramanisti","non-dropping-particle":"","parse-names":false,"suffix":""},{"dropping-particle":"","family":"SN","given":"Azhari","non-dropping-particle":"","parse-names":false,"suffix":""}],"container-title":"Seminar Nasional Informatika","id":"ITEM-1","issue":"semnasIF","issued":{"date-parts":[["2012"]]},"page":"32-37","title":"Implementasi Scrum Pada Pengembangan Software Terdistribusi","type":"article-journal","volume":"2012"},"uris":["http://www.mendeley.com/documents/?uuid=39693056-8905-40c5-bec9-4f1240b64443"]}],"mendeley":{"formattedCitation":"[4]","plainTextFormattedCitation":"[4]","previouslyFormattedCitation":"[4]"},"properties":{"noteIndex":0},"schema":"https://github.com/citation-style-language/schema/raw/master/csl-citation.json"}</w:instrText>
      </w:r>
      <w:r w:rsidR="00A07D7C">
        <w:fldChar w:fldCharType="separate"/>
      </w:r>
      <w:r w:rsidR="00A07D7C" w:rsidRPr="00A07D7C">
        <w:rPr>
          <w:noProof/>
        </w:rPr>
        <w:t>[4]</w:t>
      </w:r>
      <w:r w:rsidR="00A07D7C">
        <w:fldChar w:fldCharType="end"/>
      </w:r>
      <w:r>
        <w:t>.</w:t>
      </w:r>
      <w:r w:rsidR="00362D7E">
        <w:t xml:space="preserve"> </w:t>
      </w:r>
    </w:p>
    <w:p w14:paraId="02EF403D" w14:textId="53D868EB" w:rsidR="00894875" w:rsidRPr="00362D7E" w:rsidRDefault="00DB72DE">
      <w:r>
        <w:t xml:space="preserve">Model pengembangan selanjutnya ialah </w:t>
      </w:r>
      <w:r w:rsidR="00362D7E">
        <w:t xml:space="preserve">UML </w:t>
      </w:r>
      <w:r>
        <w:t>yang merupakan</w:t>
      </w:r>
      <w:r w:rsidR="00362D7E">
        <w:t xml:space="preserve"> metode </w:t>
      </w:r>
      <w:r>
        <w:t>dalam</w:t>
      </w:r>
      <w:r w:rsidR="00362D7E">
        <w:t xml:space="preserve"> menggambarkan </w:t>
      </w:r>
      <w:r>
        <w:t xml:space="preserve">alur kerja </w:t>
      </w:r>
      <w:r w:rsidR="00362D7E">
        <w:t>suatu program melalui bentuk diagram</w:t>
      </w:r>
      <w:r w:rsidR="008E39A7">
        <w:t xml:space="preserve">. </w:t>
      </w:r>
      <w:r w:rsidR="0083422F">
        <w:t>Terdapat beberapa diagram dalam UML diantaranya</w:t>
      </w:r>
      <w:r w:rsidR="008E39A7">
        <w:t xml:space="preserve"> </w:t>
      </w:r>
      <w:r w:rsidR="008E39A7">
        <w:rPr>
          <w:i/>
          <w:iCs/>
        </w:rPr>
        <w:t xml:space="preserve">use case, class diagram, sequence diagram, </w:t>
      </w:r>
      <w:r w:rsidR="008E39A7">
        <w:t xml:space="preserve">dan </w:t>
      </w:r>
      <w:r w:rsidR="008E39A7">
        <w:rPr>
          <w:i/>
          <w:iCs/>
        </w:rPr>
        <w:t>activity diagram</w:t>
      </w:r>
      <w:r>
        <w:t xml:space="preserve"> </w:t>
      </w:r>
      <w:r>
        <w:fldChar w:fldCharType="begin" w:fldLock="1"/>
      </w:r>
      <w:r w:rsidR="009F36BD">
        <w:instrText>ADDIN CSL_CITATION {"citationItems":[{"id":"ITEM-1","itemData":{"abstract":"HAVILUDDIN Program Studi Ilmu Komputer, FMIPA Universitas Mulawarman Jl. Barong Tongkok No. 5 Kampus Unmul Gn. Kelua Sempaja Samarinda 75119 Abstrak 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author":[{"dropping-particle":"","family":"Haviluddin","given":"","non-dropping-particle":"","parse-names":false,"suffix":""}],"container-title":"Jurnal Informatika Mulawarman","id":"ITEM-1","issue":"1","issued":{"date-parts":[["2011"]]},"page":"1-15","title":"Memahami Penggunaan UML ( Unified Modelling Language )","type":"article-journal","volume":"6"},"uris":["http://www.mendeley.com/documents/?uuid=d8a16ad8-cdec-4139-b813-f1222a227676"]}],"mendeley":{"formattedCitation":"[5]","plainTextFormattedCitation":"[5]","previouslyFormattedCitation":"[5]"},"properties":{"noteIndex":0},"schema":"https://github.com/citation-style-language/schema/raw/master/csl-citation.json"}</w:instrText>
      </w:r>
      <w:r>
        <w:fldChar w:fldCharType="separate"/>
      </w:r>
      <w:r w:rsidRPr="00DB72DE">
        <w:rPr>
          <w:noProof/>
        </w:rPr>
        <w:t>[5]</w:t>
      </w:r>
      <w:r>
        <w:fldChar w:fldCharType="end"/>
      </w:r>
      <w:r w:rsidR="00362D7E">
        <w:t>.</w:t>
      </w:r>
    </w:p>
    <w:p w14:paraId="401AEE5E" w14:textId="66E56FCC" w:rsidR="00894875" w:rsidRPr="00894875" w:rsidRDefault="00894875" w:rsidP="00894875">
      <w:pPr>
        <w:pStyle w:val="Heading2"/>
        <w:rPr>
          <w:lang w:val="id-ID"/>
        </w:rPr>
      </w:pPr>
      <w:proofErr w:type="spellStart"/>
      <w:r w:rsidRPr="00894875">
        <w:rPr>
          <w:i/>
          <w:iCs/>
          <w:lang w:val="id-ID"/>
        </w:rPr>
        <w:t>Tools</w:t>
      </w:r>
      <w:proofErr w:type="spellEnd"/>
      <w:r>
        <w:rPr>
          <w:lang w:val="id-ID"/>
        </w:rPr>
        <w:t xml:space="preserve"> Pengembangan</w:t>
      </w:r>
    </w:p>
    <w:p w14:paraId="5CEFC1F5" w14:textId="3BA9F8B4" w:rsidR="00243BEB" w:rsidRDefault="00F6399C">
      <w:r>
        <w:t>Dalam pengembangan aplikasi</w:t>
      </w:r>
      <w:r w:rsidR="00303BB0">
        <w:t xml:space="preserve"> Link-Match STT-NF</w:t>
      </w:r>
      <w:r>
        <w:t xml:space="preserve"> </w:t>
      </w:r>
      <w:r w:rsidR="00303BB0">
        <w:t>menggunakan</w:t>
      </w:r>
      <w:r>
        <w:t xml:space="preserve"> </w:t>
      </w:r>
      <w:r w:rsidRPr="00F6399C">
        <w:rPr>
          <w:i/>
          <w:iCs/>
        </w:rPr>
        <w:t>f</w:t>
      </w:r>
      <w:r w:rsidR="00E539D3" w:rsidRPr="00F6399C">
        <w:rPr>
          <w:i/>
          <w:iCs/>
        </w:rPr>
        <w:t>ramework</w:t>
      </w:r>
      <w:r w:rsidR="00E539D3">
        <w:t xml:space="preserve"> Laravel </w:t>
      </w:r>
      <w:r w:rsidR="007C4B62">
        <w:t xml:space="preserve">dan </w:t>
      </w:r>
      <w:r w:rsidR="00E539D3">
        <w:t>PostgreSQL</w:t>
      </w:r>
      <w:r w:rsidR="00894875" w:rsidRPr="00894875">
        <w:t>.</w:t>
      </w:r>
    </w:p>
    <w:p w14:paraId="5E7B6D3F" w14:textId="066C22D1" w:rsidR="00894875" w:rsidRDefault="00243BEB" w:rsidP="007C4B62">
      <w:r>
        <w:rPr>
          <w:i/>
          <w:iCs/>
        </w:rPr>
        <w:t xml:space="preserve">Framework </w:t>
      </w:r>
      <w:r>
        <w:t>Laravel</w:t>
      </w:r>
      <w:r w:rsidR="007C4B62">
        <w:t xml:space="preserve"> merupakan suatu kerangka kerja dalam mengembangkan aplikasi web dengan memiliki arsitektur yang dapat meningkatkan performa suatu web menjadi lebih baik. Arsitektur yang dimaksud diantaranya </w:t>
      </w:r>
      <w:proofErr w:type="spellStart"/>
      <w:r w:rsidR="007C4B62">
        <w:rPr>
          <w:i/>
          <w:iCs/>
        </w:rPr>
        <w:t>routes</w:t>
      </w:r>
      <w:proofErr w:type="spellEnd"/>
      <w:r w:rsidR="007C4B62">
        <w:rPr>
          <w:i/>
          <w:iCs/>
        </w:rPr>
        <w:t xml:space="preserve">, </w:t>
      </w:r>
      <w:proofErr w:type="spellStart"/>
      <w:r w:rsidR="007C4B62">
        <w:rPr>
          <w:i/>
          <w:iCs/>
        </w:rPr>
        <w:t>controller</w:t>
      </w:r>
      <w:proofErr w:type="spellEnd"/>
      <w:r w:rsidR="007C4B62">
        <w:rPr>
          <w:i/>
          <w:iCs/>
        </w:rPr>
        <w:t xml:space="preserve">, model, </w:t>
      </w:r>
      <w:proofErr w:type="spellStart"/>
      <w:r w:rsidR="007C4B62">
        <w:rPr>
          <w:i/>
          <w:iCs/>
        </w:rPr>
        <w:t>view</w:t>
      </w:r>
      <w:proofErr w:type="spellEnd"/>
      <w:r w:rsidR="007C4B62">
        <w:rPr>
          <w:i/>
          <w:iCs/>
        </w:rPr>
        <w:t xml:space="preserve">, </w:t>
      </w:r>
      <w:r w:rsidR="007C4B62">
        <w:t xml:space="preserve">dan </w:t>
      </w:r>
      <w:proofErr w:type="spellStart"/>
      <w:r w:rsidR="007C4B62">
        <w:rPr>
          <w:i/>
          <w:iCs/>
        </w:rPr>
        <w:t>migrations</w:t>
      </w:r>
      <w:proofErr w:type="spellEnd"/>
      <w:r w:rsidR="007C4B62">
        <w:rPr>
          <w:i/>
          <w:iCs/>
        </w:rPr>
        <w:t xml:space="preserve"> </w:t>
      </w:r>
      <w:r w:rsidR="007C4B62">
        <w:t xml:space="preserve">dengan fungsinya tersendiri </w:t>
      </w:r>
      <w:r w:rsidR="00CD21FE">
        <w:fldChar w:fldCharType="begin" w:fldLock="1"/>
      </w:r>
      <w:r w:rsidR="00AB1137">
        <w:instrText>ADDIN CSL_CITATION {"citationItems":[{"id":"ITEM-1","itemData":{"abstract":"Saat ini telah banyak dibangun sistem informasi yang bersifat real time dan online, yang memungkinkan seseorang dapat mengaksesnya darimana saja dan mendapatkan informasi terkini. Persaingan bisnis diberbagai sektor usaha didukung dengan perkembangan teknologi informasi yang sangat pesat. Bisnis jasa yang mengutamakan pelayanan seperti usaha travel merupakan salah satu bisnis yang mememerlukan bantuan teknologi informasi yang tepat, karena usaha ini membutuhkan mobilitas yang tinggi, distribusi informasi yang cepat, pelayanan konsumen yang cepat, serta komunikasi antar cabang atau kota yang real time. Untuk membuat aplikasi travel online tentu saja dibutuhkan bahasa pemrograman yang mensupport website seperti PHP, ASP.NET dan lain sebagainya. Solusi untuk itu adalah dengan menggunakan Framework PHP terbaru yang bernama Laravel, Framework ini membantu kinerja para pengembang website menjadi lebih efektif dan efisien daripada menggunakan bahasa pemrograman PHP statis. Framework laravel tersebut telah mensupport MVC dan berorientasi object dan mendukung semua database.","author":[{"dropping-particle":"","family":"Handika","given":"I Gede","non-dropping-particle":"","parse-names":false,"suffix":""},{"dropping-particle":"","family":"Purbasari","given":"Ayi","non-dropping-particle":"","parse-names":false,"suffix":""}],"container-title":"Konferensi Nasional Sistem Informasi STMIK Atma Luhur Pangkalpinang","id":"ITEM-1","issued":{"date-parts":[["2018"]]},"page":"1329-1334","title":"Pemanfaatan Framework Laravel Dalam Pembangunan Aplikasi E-Travel Berbasis Website","type":"article-journal"},"uris":["http://www.mendeley.com/documents/?uuid=0d7865e8-0e19-4b37-98c8-a7e64948d996"]}],"mendeley":{"formattedCitation":"[6]","plainTextFormattedCitation":"[6]","previouslyFormattedCitation":"[6]"},"properties":{"noteIndex":0},"schema":"https://github.com/citation-style-language/schema/raw/master/csl-citation.json"}</w:instrText>
      </w:r>
      <w:r w:rsidR="00CD21FE">
        <w:fldChar w:fldCharType="separate"/>
      </w:r>
      <w:r w:rsidR="00CD21FE" w:rsidRPr="00CD21FE">
        <w:rPr>
          <w:noProof/>
        </w:rPr>
        <w:t>[6]</w:t>
      </w:r>
      <w:r w:rsidR="00CD21FE">
        <w:fldChar w:fldCharType="end"/>
      </w:r>
      <w:r>
        <w:t>.</w:t>
      </w:r>
    </w:p>
    <w:p w14:paraId="2038694D" w14:textId="4286DB56" w:rsidR="00216A29" w:rsidRDefault="007C4B62" w:rsidP="00216A29">
      <w:pPr>
        <w:rPr>
          <w:i/>
          <w:iCs/>
        </w:rPr>
      </w:pPr>
      <w:r>
        <w:t xml:space="preserve">Selain Laravel terdapat </w:t>
      </w:r>
      <w:r w:rsidR="00243BEB">
        <w:t>PostgreSQL</w:t>
      </w:r>
      <w:r>
        <w:t xml:space="preserve"> sebagai pengelolaan kumpulan basis data yang termasuk ke dalam </w:t>
      </w:r>
      <w:proofErr w:type="spellStart"/>
      <w:r>
        <w:rPr>
          <w:i/>
          <w:iCs/>
        </w:rPr>
        <w:t>object</w:t>
      </w:r>
      <w:proofErr w:type="spellEnd"/>
      <w:r w:rsidR="00F90DE3">
        <w:rPr>
          <w:i/>
          <w:iCs/>
        </w:rPr>
        <w:t xml:space="preserve"> </w:t>
      </w:r>
      <w:proofErr w:type="spellStart"/>
      <w:r>
        <w:rPr>
          <w:i/>
          <w:iCs/>
        </w:rPr>
        <w:t>relational</w:t>
      </w:r>
      <w:proofErr w:type="spellEnd"/>
      <w:r>
        <w:rPr>
          <w:i/>
          <w:iCs/>
        </w:rPr>
        <w:t xml:space="preserve"> </w:t>
      </w:r>
      <w:proofErr w:type="spellStart"/>
      <w:r>
        <w:rPr>
          <w:i/>
          <w:iCs/>
        </w:rPr>
        <w:t>database</w:t>
      </w:r>
      <w:proofErr w:type="spellEnd"/>
      <w:r w:rsidR="00F90DE3">
        <w:rPr>
          <w:i/>
          <w:iCs/>
        </w:rPr>
        <w:t xml:space="preserve"> management </w:t>
      </w:r>
      <w:proofErr w:type="spellStart"/>
      <w:r w:rsidR="00F90DE3">
        <w:rPr>
          <w:i/>
          <w:iCs/>
        </w:rPr>
        <w:t>system</w:t>
      </w:r>
      <w:proofErr w:type="spellEnd"/>
      <w:r w:rsidR="00F90DE3">
        <w:rPr>
          <w:i/>
          <w:iCs/>
        </w:rPr>
        <w:t xml:space="preserve"> </w:t>
      </w:r>
      <w:r w:rsidR="00F90DE3">
        <w:t xml:space="preserve">dan bersifat </w:t>
      </w:r>
      <w:r w:rsidR="00F90DE3">
        <w:rPr>
          <w:i/>
          <w:iCs/>
        </w:rPr>
        <w:t xml:space="preserve">open </w:t>
      </w:r>
      <w:proofErr w:type="spellStart"/>
      <w:r w:rsidR="00F90DE3">
        <w:rPr>
          <w:i/>
          <w:iCs/>
        </w:rPr>
        <w:t>source</w:t>
      </w:r>
      <w:proofErr w:type="spellEnd"/>
      <w:r w:rsidR="00243BEB">
        <w:t xml:space="preserve"> </w:t>
      </w:r>
      <w:r w:rsidR="00AB1137">
        <w:fldChar w:fldCharType="begin" w:fldLock="1"/>
      </w:r>
      <w:r w:rsidR="009F36BD">
        <w:instrText>ADDIN CSL_CITATION {"citationItems":[{"id":"ITEM-1","itemData":{"author":[{"dropping-particle":"","family":"Aminullah","given":"Ridwan","non-dropping-particle":"","parse-names":false,"suffix":""},{"dropping-particle":"","family":"Suprayogi","given":"Andri","non-dropping-particle":"","parse-names":false,"suffix":""},{"dropping-particle":"","family":"Sukmono","given":"Abdi","non-dropping-particle":"","parse-names":false,"suffix":""}],"container-title":"Jurnal Geodesi Undip","id":"ITEM-1","issue":"1","issued":{"date-parts":[["2015"]]},"page":"42","title":"APLIKASI PGROUTING UNTUK PENENTUAN RUTE ALTERNATIF MENUJU WISATA BATIK DI KOTA PEKALONGAN BERBASIS WEBGIS","type":"article-journal","volume":"4"},"uris":["http://www.mendeley.com/documents/?uuid=d07a1fc3-68a4-4ee4-a861-1b94c49bb0cc"]}],"mendeley":{"formattedCitation":"[7]","plainTextFormattedCitation":"[7]","previouslyFormattedCitation":"[7]"},"properties":{"noteIndex":0},"schema":"https://github.com/citation-style-language/schema/raw/master/csl-citation.json"}</w:instrText>
      </w:r>
      <w:r w:rsidR="00AB1137">
        <w:fldChar w:fldCharType="separate"/>
      </w:r>
      <w:r w:rsidR="00AB1137" w:rsidRPr="00AB1137">
        <w:rPr>
          <w:noProof/>
        </w:rPr>
        <w:t>[7]</w:t>
      </w:r>
      <w:r w:rsidR="00AB1137">
        <w:fldChar w:fldCharType="end"/>
      </w:r>
      <w:r w:rsidR="00243BEB">
        <w:t>.</w:t>
      </w:r>
    </w:p>
    <w:p w14:paraId="66AD19C1" w14:textId="4A33783B" w:rsidR="00894875" w:rsidRPr="00894875" w:rsidRDefault="00894875" w:rsidP="007C4B62">
      <w:pPr>
        <w:pStyle w:val="Heading2"/>
      </w:pPr>
      <w:proofErr w:type="spellStart"/>
      <w:r w:rsidRPr="00894875">
        <w:t>Pe</w:t>
      </w:r>
      <w:r>
        <w:t>ngujian</w:t>
      </w:r>
      <w:proofErr w:type="spellEnd"/>
      <w:r>
        <w:t xml:space="preserve"> </w:t>
      </w:r>
      <w:proofErr w:type="spellStart"/>
      <w:r>
        <w:t>Sistem</w:t>
      </w:r>
      <w:proofErr w:type="spellEnd"/>
    </w:p>
    <w:p w14:paraId="6C3C76F9" w14:textId="6609CF60" w:rsidR="00894875" w:rsidRPr="004576D3" w:rsidRDefault="004576D3">
      <w:r>
        <w:t xml:space="preserve">Tahapan setelah pengembangan yaitu dilakukannya pengujian pada sistem dengan menggunakan metode </w:t>
      </w:r>
      <w:r>
        <w:rPr>
          <w:i/>
          <w:iCs/>
        </w:rPr>
        <w:t xml:space="preserve">black box testing, user acceptance testing, </w:t>
      </w:r>
      <w:r>
        <w:t>dan kuesioner.</w:t>
      </w:r>
    </w:p>
    <w:p w14:paraId="2802FBA6" w14:textId="52DE3769" w:rsidR="009F36BD" w:rsidRPr="009F36BD" w:rsidRDefault="004576D3">
      <w:r w:rsidRPr="004576D3">
        <w:t>Metode</w:t>
      </w:r>
      <w:r>
        <w:rPr>
          <w:i/>
          <w:iCs/>
        </w:rPr>
        <w:t xml:space="preserve"> b</w:t>
      </w:r>
      <w:r w:rsidR="009F36BD">
        <w:rPr>
          <w:i/>
          <w:iCs/>
          <w:lang w:val="en-US"/>
        </w:rPr>
        <w:t>lack box testing</w:t>
      </w:r>
      <w:r w:rsidR="009F36BD">
        <w:rPr>
          <w:i/>
          <w:iCs/>
        </w:rPr>
        <w:t xml:space="preserve"> </w:t>
      </w:r>
      <w:r>
        <w:t xml:space="preserve">yaitu pengujian yang berfokus pada fungsional dari suatu sistem apakah berjalan atau tidak. Pengujian dilakukan oleh pengembang dengan merancang terlebih dahulu susunan sistem yang akan diuji </w:t>
      </w:r>
      <w:r w:rsidR="009F36BD">
        <w:fldChar w:fldCharType="begin" w:fldLock="1"/>
      </w:r>
      <w:r w:rsidR="00175807">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container-title":"Jurnal Ilmiah Teknologi Informasi Terapan","id":"ITEM-1","issue":"3","issued":{"date-parts":[["2015"]]},"page":"31-36","title":"PENGUJIAN APLIKASI MENGGUNAKAN BLACK BOX TESTING BOUNDARY VALUE ANALYSIS (Studi Kasus : Aplikasi Prediksi Kelulusan SNMPTN)","type":"article-journal","volume":"I"},"uris":["http://www.mendeley.com/documents/?uuid=f1012729-880c-45a0-853d-e514f6b24d87"]}],"mendeley":{"formattedCitation":"[8]","plainTextFormattedCitation":"[8]","previouslyFormattedCitation":"[8]"},"properties":{"noteIndex":0},"schema":"https://github.com/citation-style-language/schema/raw/master/csl-citation.json"}</w:instrText>
      </w:r>
      <w:r w:rsidR="009F36BD">
        <w:fldChar w:fldCharType="separate"/>
      </w:r>
      <w:r w:rsidR="00216A29" w:rsidRPr="00216A29">
        <w:rPr>
          <w:noProof/>
        </w:rPr>
        <w:t>[8]</w:t>
      </w:r>
      <w:r w:rsidR="009F36BD">
        <w:fldChar w:fldCharType="end"/>
      </w:r>
      <w:r w:rsidR="009F36BD" w:rsidRPr="009F36BD">
        <w:t>.</w:t>
      </w:r>
    </w:p>
    <w:p w14:paraId="5661FF87" w14:textId="7C240792" w:rsidR="004576D3" w:rsidRPr="009F36BD" w:rsidRDefault="004576D3" w:rsidP="00216A29">
      <w:r>
        <w:t xml:space="preserve">Selanjutnya pengujian dengan metode </w:t>
      </w:r>
      <w:r>
        <w:rPr>
          <w:i/>
          <w:iCs/>
        </w:rPr>
        <w:t>u</w:t>
      </w:r>
      <w:r w:rsidR="009F36BD">
        <w:rPr>
          <w:i/>
          <w:iCs/>
          <w:lang w:val="en-US"/>
        </w:rPr>
        <w:t>ser acceptance testing</w:t>
      </w:r>
      <w:r>
        <w:t xml:space="preserve"> </w:t>
      </w:r>
      <w:r w:rsidR="00BC23DB">
        <w:t xml:space="preserve">(UAT) </w:t>
      </w:r>
      <w:r>
        <w:t>yang melibatkan pengguna untuk mengetahui sistem yang telah dikembangkan sesuai dengan kebutuhan atau tidak berdasarkan penilaian oleh pengguna. Pengujian yang dilakukan hanya sebatas sistem yang akan digunakan oleh pengguna tersebut dan tidak secara keseluruhan sistem</w:t>
      </w:r>
      <w:r w:rsidR="009F36BD">
        <w:rPr>
          <w:i/>
          <w:iCs/>
        </w:rPr>
        <w:t xml:space="preserve"> </w:t>
      </w:r>
      <w:r w:rsidR="009F36BD">
        <w:fldChar w:fldCharType="begin" w:fldLock="1"/>
      </w:r>
      <w:r w:rsidR="00175807">
        <w:instrText>ADDIN CSL_CITATION {"citationItems":[{"id":"ITEM-1","itemData":{"DOI":"10.24176/simet.v9i2.2289","ISSN":"2252-4983","abstract":"Permasalahan sistem layanan haji tidak hanya fokus pada antrian panjang pendaftar haji, namun juga pada layanan pantauan keberangkatan dan pemulangan, rencana perjalanan haji, layanan kesehatan, dan penyediaan peta shalawat bagi jamaah. Kementerian Agama Provinsi Jawa Tengah telah mengembangkan prototipe sistem mandiri layanan haji yang berfokus pada pantauan keberangkatan dan pemulangan, rencana perjalanan haji, jamaah sakit dan wafat, dan peta shalawat. Pada pengembangan sebelumnya evaluasi dilakukan hanya menggunakan test case kebutuhan fungsional. Evaluasi hanya mengecek apakah kebutuhan fungsional sudah di tambahkan pada prototipe sistem; bagaimana progres pengembangannya. Pada penelitian ini, kami mengusulkan teknik pengujian perangkat lunak untuk mengevaluasi keseluruhan prototipe sistem yang terdiri dari white box testing, black box testing, dan user acceptance testing. Teknik pengujian diusulkan untuk mengetahui bug dan kesalahan – kesalahan yang terjadi pada internal dan eksternal sistem. Selain itu, kami melibatkan para petugas TPHD untuk mendapatkan hasil evaluasi berdasarkan kebutuhan pengguna. Pada pengujian white box diperoleh bahwa source code memiliki derajat kompleksitas yang rendah, artinya sistem tidak terlalu banyak memberikan alternatif halaman. Pada pengujian black box diperoleh bahwa secara umum masukan dan luaran sistem telah sesuai dengan hasil yang diharapkan. Fitur dan informasi yang disediakan tidak memberikan makna ganda dalam penggunaannya. Pada pengujian UAT, kami menggunakan kuesioner dengan likert scale skala 5. Hasilnya, para responden setuju (diatas 56%) bahwa secara keseluruhan sistem layanan haji dapat membantu petugas TPHD. Meskipun, masih terdapat beberapa kelemahan yaitu, sistem kurang responsive dan fungsionalitas sistem perlu diperbaiki.","author":[{"dropping-particle":"","family":"Utomo","given":"Danang Wahyu","non-dropping-particle":"","parse-names":false,"suffix":""},{"dropping-particle":"","family":"Kurniawan","given":"Defri","non-dropping-particle":"","parse-names":false,"suffix":""},{"dropping-particle":"","family":"Astuti","given":"Yani Parti","non-dropping-particle":"","parse-names":false,"suffix":""}],"container-title":"Jurnal SIMETRIS","id":"ITEM-1","issue":"2","issued":{"date-parts":[["2018"]]},"page":"731-746","title":"Teknik Pengujian Perangkat Lunak Dalam Evaluasi Sistem Layanan Mandiri Pemantauan Haji Pada Kementerian Agama Provinsi Jawa Tengah","type":"article-journal","volume":"9"},"uris":["http://www.mendeley.com/documents/?uuid=85ba2521-38ff-4c68-8562-5260bb39ad82"]}],"mendeley":{"formattedCitation":"[9]","plainTextFormattedCitation":"[9]","previouslyFormattedCitation":"[9]"},"properties":{"noteIndex":0},"schema":"https://github.com/citation-style-language/schema/raw/master/csl-citation.json"}</w:instrText>
      </w:r>
      <w:r w:rsidR="009F36BD">
        <w:fldChar w:fldCharType="separate"/>
      </w:r>
      <w:r w:rsidR="00216A29" w:rsidRPr="00216A29">
        <w:rPr>
          <w:noProof/>
        </w:rPr>
        <w:t>[9]</w:t>
      </w:r>
      <w:r w:rsidR="009F36BD">
        <w:fldChar w:fldCharType="end"/>
      </w:r>
      <w:r w:rsidR="009F36BD" w:rsidRPr="009F36BD">
        <w:t>.</w:t>
      </w:r>
    </w:p>
    <w:p w14:paraId="3292647B" w14:textId="6ECCCB5C" w:rsidR="009F36BD" w:rsidRPr="009F36BD" w:rsidRDefault="00BC23DB">
      <w:r>
        <w:t>Pengujian sistem terakhir menggunakan metode k</w:t>
      </w:r>
      <w:r w:rsidR="009F36BD">
        <w:t>uesioner</w:t>
      </w:r>
      <w:r w:rsidR="004576D3">
        <w:t xml:space="preserve"> </w:t>
      </w:r>
      <w:r w:rsidR="009F36BD">
        <w:rPr>
          <w:i/>
          <w:iCs/>
        </w:rPr>
        <w:t xml:space="preserve"> </w:t>
      </w:r>
      <w:r>
        <w:t xml:space="preserve">sebagai bentuk pengumpulan data melalui bentuk pertanyaan yang akan diajukan kepada responden. Hal tersebut dilakukan agar sistem yang dikembangkan mendapat tanggapan langsung dari pengguna apakah sudah sesuai atau tidak </w:t>
      </w:r>
      <w:r w:rsidR="0036050B">
        <w:fldChar w:fldCharType="begin" w:fldLock="1"/>
      </w:r>
      <w:r w:rsidR="00175807">
        <w:instrText>ADDIN CSL_CITATION {"citationItems":[{"id":"ITEM-1","itemData":{"abstract":"A good quality test is reserved that tested the validity, reliability, discrimination index, item difficultl, and option analysis. This study departs from the existence of the potential and the problems of teachers in need of sample test result good quality math learning because teachers trouble and did not have enough time to make the test results of the study are of good quality. Based on the potential and the problems, researchers encouraged to undertake research and development of test results of learning math. The purpose of this research and development is to (1) develop the test results of the study are of good quality and (2) describe the quality of the test results of the learning of mathematics.The type of research used in this research is the research and development (R&amp;D). Product research and development procedures tests results of learning math is based on the modification of the model of the Borg and Gall. There are a 10-step procedure research and development advanced by the Borg and Gall. Research and development are only done up to step 5.","author":[{"dropping-particle":"","family":"Palupi","given":"Maria Sekar","non-dropping-particle":"","parse-names":false,"suffix":""}],"container-title":"Jurnal Penelitian (Edisi Khusus PGSD)","id":"ITEM-1","issue":"2","issued":{"date-parts":[["2016"]]},"page":"151-157","title":"Pengembangan Tes Hasil Belajar Matematika Materi Menyelesaikan Masalah Yang Berkaitan Dengan Waktu, Jarak Dan Kecepatan Untuk Siswa Kelas V","type":"article-journal","volume":"20"},"uris":["http://www.mendeley.com/documents/?uuid=9303ab40-7772-4c99-bbbf-7e4f60ed8323"]}],"mendeley":{"formattedCitation":"[10]","plainTextFormattedCitation":"[10]","previouslyFormattedCitation":"[10]"},"properties":{"noteIndex":0},"schema":"https://github.com/citation-style-language/schema/raw/master/csl-citation.json"}</w:instrText>
      </w:r>
      <w:r w:rsidR="0036050B">
        <w:fldChar w:fldCharType="separate"/>
      </w:r>
      <w:r w:rsidR="00216A29" w:rsidRPr="00216A29">
        <w:rPr>
          <w:noProof/>
        </w:rPr>
        <w:t>[10]</w:t>
      </w:r>
      <w:r w:rsidR="0036050B">
        <w:fldChar w:fldCharType="end"/>
      </w:r>
      <w:r w:rsidR="009F36BD" w:rsidRPr="009F36BD">
        <w:t>.</w:t>
      </w:r>
      <w:r>
        <w:t xml:space="preserve"> Jenis kuesioner yang digunakan yaitu wawancara sebagai analisis data kualitatif dan angket</w:t>
      </w:r>
      <w:r w:rsidR="0036050B">
        <w:t xml:space="preserve"> </w:t>
      </w:r>
      <w:r>
        <w:t xml:space="preserve">sebagai analisis data kuantitatif. Pada jenis kuesioner menggunakan angket menggunakan metode skala likert. Skala likert atau skala pengukuran dari kumpulan data yang telah didapat dan hanya tersedia empat skala yang digunakan mulai dari sangat tidak setuju bernilai 1, tidak setuju bernilai 2, setuju bernilai 3, dan sangat setuju bernilai 4 </w:t>
      </w:r>
      <w:r w:rsidR="0036050B">
        <w:fldChar w:fldCharType="begin" w:fldLock="1"/>
      </w:r>
      <w:r w:rsidR="00175807">
        <w:instrText>ADDIN CSL_CITATION {"citationItems":[{"id":"ITEM-1","itemData":{"ISSN":"2407-7798","abstract":"The objective of this study was to understand the relationship between academic stress, emotional intelligence, and subjective well-being in college student. Hypothesis for this study is academic stress and emotional intelligence can predict someone’s subjective well-being. This study utilized a quantitative survey method. Participants of this study were 132 college students from different majors who lived in Yogyakarta, men and women, with ages varied from 18 to until 30s. Measurement tools that utilized in the study were academic stress, emotional intelligence scale, and student subjective well-being. Data was analyzed using regression analysis. Academic stress and emotional intelligence were found to predict someone’s subjective well being (F=9.862; p&lt;0.001).","author":[{"dropping-particle":"","family":"Maryuliana","given":"","non-dropping-particle":"","parse-names":false,"suffix":""},{"dropping-particle":"","family":"Subroto","given":"Imam Much Ibnu","non-dropping-particle":"","parse-names":false,"suffix":""},{"dropping-particle":"","family":"Haviana","given":"Sam Farisa Chairul","non-dropping-particle":"","parse-names":false,"suffix":""}],"container-title":"Jurnal Transistor Elektro dan Informatika (TRANSISTOR EI)","id":"ITEM-1","issue":"2","issued":{"date-parts":[["2016"]]},"page":"1-12","title":"Sistem Informasi Angket Pengukuran Skala Kebutuhan Materi Pembelajaran Tambahan Sebagai Pendukung Pengambilan Keputusan Di Sekolah Menengah Atas Menggunakan Skala Likert","type":"article-journal","volume":"1"},"uris":["http://www.mendeley.com/documents/?uuid=48898960-705e-418b-82c1-57d2d568d4bc"]}],"mendeley":{"formattedCitation":"[11]","plainTextFormattedCitation":"[11]","previouslyFormattedCitation":"[11]"},"properties":{"noteIndex":0},"schema":"https://github.com/citation-style-language/schema/raw/master/csl-citation.json"}</w:instrText>
      </w:r>
      <w:r w:rsidR="0036050B">
        <w:fldChar w:fldCharType="separate"/>
      </w:r>
      <w:r w:rsidR="00216A29" w:rsidRPr="00216A29">
        <w:rPr>
          <w:noProof/>
        </w:rPr>
        <w:t>[11]</w:t>
      </w:r>
      <w:r w:rsidR="0036050B">
        <w:fldChar w:fldCharType="end"/>
      </w:r>
      <w:r w:rsidR="0036050B">
        <w:t xml:space="preserve">. </w:t>
      </w:r>
      <w:r>
        <w:t>Adapun perhitungan dari skala likert adalah dilalui beberapa tahapan yaitu menghitung nilai maksimal dan nilai minimal terlebih dahulu</w:t>
      </w:r>
      <w:r w:rsidR="00227103">
        <w:t>,</w:t>
      </w:r>
      <w:r>
        <w:t xml:space="preserve"> kemudian dilanjutkan menghitung </w:t>
      </w:r>
      <w:r>
        <w:lastRenderedPageBreak/>
        <w:t>nilai yang didapat</w:t>
      </w:r>
      <w:r w:rsidR="00227103">
        <w:t xml:space="preserve"> pada setiap pertanyaan, setelah didapatkan hasilnya maka dibuat persentase nilai yang akan diubah ke dalam bentuk interpretasi nilai diantaranya sangat buruk, buruk, baik, atau sangat baik</w:t>
      </w:r>
      <w:r>
        <w:t xml:space="preserve"> </w:t>
      </w:r>
      <w:r w:rsidR="008B7FD6">
        <w:fldChar w:fldCharType="begin" w:fldLock="1"/>
      </w:r>
      <w:r w:rsidR="00175807">
        <w:instrText>ADDIN CSL_CITATION {"citationItems":[{"id":"ITEM-1","itemData":{"author":[{"dropping-particle":"","family":"Abidin","given":"Zainal","non-dropping-particle":"","parse-names":false,"suffix":""},{"dropping-particle":"","family":"Purbawanto","given":"Sugeng","non-dropping-particle":"","parse-names":false,"suffix":""}],"container-title":"Edu Elektrika Journal","id":"ITEM-1","issue":"1","issued":{"date-parts":[["2015"]]},"page":"38-49","title":"PEMAHAMAN SISWA TERHADAP PEMANFAATAN MEDIA PEMBELAJARAN BERBASIS LIVEWIRE PADA MATA PELAJARAN TEKNIK LISTRIK KELAS X JURUSAN AUDIO VIDEO DI SMK NEGERI 4 SEMARANG","type":"article-journal","volume":"4"},"uris":["http://www.mendeley.com/documents/?uuid=748c6d04-62e9-4560-ab90-2e7996a91264"]}],"mendeley":{"formattedCitation":"[12]","plainTextFormattedCitation":"[12]","previouslyFormattedCitation":"[12]"},"properties":{"noteIndex":0},"schema":"https://github.com/citation-style-language/schema/raw/master/csl-citation.json"}</w:instrText>
      </w:r>
      <w:r w:rsidR="008B7FD6">
        <w:fldChar w:fldCharType="separate"/>
      </w:r>
      <w:r w:rsidR="00216A29" w:rsidRPr="00216A29">
        <w:rPr>
          <w:noProof/>
        </w:rPr>
        <w:t>[12]</w:t>
      </w:r>
      <w:r w:rsidR="008B7FD6">
        <w:fldChar w:fldCharType="end"/>
      </w:r>
      <w:r w:rsidR="00227103">
        <w:t>.</w:t>
      </w:r>
    </w:p>
    <w:p w14:paraId="4AB47793" w14:textId="1C0BF716" w:rsidR="009745CB" w:rsidRPr="00894875" w:rsidRDefault="009745CB" w:rsidP="009745CB">
      <w:pPr>
        <w:pStyle w:val="Heading2"/>
        <w:rPr>
          <w:lang w:val="id-ID"/>
        </w:rPr>
      </w:pPr>
      <w:r w:rsidRPr="00894875">
        <w:rPr>
          <w:lang w:val="id-ID"/>
        </w:rPr>
        <w:t>P</w:t>
      </w:r>
      <w:r>
        <w:rPr>
          <w:lang w:val="id-ID"/>
        </w:rPr>
        <w:t>enelitian Terkait</w:t>
      </w:r>
    </w:p>
    <w:p w14:paraId="68182D08" w14:textId="10D0315F" w:rsidR="00216A29" w:rsidRDefault="009745CB">
      <w:r w:rsidRPr="00894875">
        <w:t>Pada</w:t>
      </w:r>
      <w:r w:rsidR="00E539D3">
        <w:t xml:space="preserve"> </w:t>
      </w:r>
      <w:r w:rsidR="00175807">
        <w:t xml:space="preserve">pendahuluan telah disinggung bahwa penelitian ini merupakan kelanjutan dari penelitian sebelumnya yang berjudul Aplikasi Manajemen </w:t>
      </w:r>
      <w:r w:rsidR="00175807" w:rsidRPr="0030364F">
        <w:rPr>
          <w:i/>
          <w:iCs/>
        </w:rPr>
        <w:t>Multi</w:t>
      </w:r>
      <w:r w:rsidR="00175807">
        <w:t xml:space="preserve"> Proyek menggunakan Metode Scrum</w:t>
      </w:r>
      <w:r w:rsidRPr="00894875">
        <w:t>.</w:t>
      </w:r>
      <w:r w:rsidR="00175807">
        <w:t xml:space="preserve"> </w:t>
      </w:r>
      <w:r w:rsidR="001C15B4">
        <w:t xml:space="preserve">Pada penelitian tersebut mengembangkan sebuah aplikasi untuk melakukan manajemen </w:t>
      </w:r>
      <w:proofErr w:type="spellStart"/>
      <w:r w:rsidR="001C15B4">
        <w:rPr>
          <w:i/>
          <w:iCs/>
        </w:rPr>
        <w:t>multi</w:t>
      </w:r>
      <w:proofErr w:type="spellEnd"/>
      <w:r w:rsidR="001C15B4">
        <w:rPr>
          <w:i/>
          <w:iCs/>
        </w:rPr>
        <w:t xml:space="preserve"> </w:t>
      </w:r>
      <w:r w:rsidR="001C15B4">
        <w:t xml:space="preserve">proyek dengan metode scrum serta menggunakan </w:t>
      </w:r>
      <w:r w:rsidR="001C15B4">
        <w:rPr>
          <w:i/>
          <w:iCs/>
        </w:rPr>
        <w:t xml:space="preserve">framework </w:t>
      </w:r>
      <w:r w:rsidR="001C15B4">
        <w:t xml:space="preserve">Laravel, selain itu pada tahapan analisis kebutuhan digunakan skenario </w:t>
      </w:r>
      <w:r w:rsidR="001C15B4">
        <w:rPr>
          <w:i/>
          <w:iCs/>
        </w:rPr>
        <w:t>use case diagram</w:t>
      </w:r>
      <w:r w:rsidR="001C15B4">
        <w:t xml:space="preserve"> dan tahapan pengujian yang menggunakan </w:t>
      </w:r>
      <w:proofErr w:type="spellStart"/>
      <w:r w:rsidR="001C15B4">
        <w:rPr>
          <w:i/>
          <w:iCs/>
        </w:rPr>
        <w:t>white</w:t>
      </w:r>
      <w:proofErr w:type="spellEnd"/>
      <w:r w:rsidR="001C15B4">
        <w:rPr>
          <w:i/>
          <w:iCs/>
        </w:rPr>
        <w:t xml:space="preserve"> box testing </w:t>
      </w:r>
      <w:r w:rsidR="001C15B4">
        <w:t xml:space="preserve">serta </w:t>
      </w:r>
      <w:r w:rsidR="001C15B4">
        <w:rPr>
          <w:i/>
          <w:iCs/>
        </w:rPr>
        <w:t>black box testing</w:t>
      </w:r>
      <w:r w:rsidR="001C15B4">
        <w:t>. Hasil yang didapat dari penelitian tersebut yaitu aplikasi dapat dioperasikan dengan baik pada browser versi 9 dan 11</w:t>
      </w:r>
      <w:r w:rsidR="00175807">
        <w:t xml:space="preserve"> </w:t>
      </w:r>
      <w:r w:rsidR="00175807">
        <w:fldChar w:fldCharType="begin" w:fldLock="1"/>
      </w:r>
      <w:r w:rsidR="00175807">
        <w:instrText>ADDIN CSL_CITATION {"citationItems":[{"id":"ITEM-1","itemData":{"author":[{"dropping-particle":"","family":"Kusuma","given":"Andri Wijaya","non-dropping-particle":"","parse-names":false,"suffix":""},{"dropping-particle":"","family":"Santoso","given":"Nurudin","non-dropping-particle":"","parse-names":false,"suffix":""},{"dropping-particle":"","family":"Soebroto","given":"Arief Andy","non-dropping-particle":"","parse-names":false,"suffix":""}],"container-title":"Jurnal Pengembangan Teknologi Informasi dan Ilmu Komputer","id":"ITEM-1","issue":"9","issued":{"date-parts":[["2019"]]},"page":"8905-8913","title":"Aplikasi Manajemen Multi Proyek menggunakan Metode Scrum","type":"article-journal","volume":"3"},"uris":["http://www.mendeley.com/documents/?uuid=26d915da-753d-40ba-8ff6-dc0b4c855ba9"]}],"mendeley":{"formattedCitation":"[3]","plainTextFormattedCitation":"[3]"},"properties":{"noteIndex":0},"schema":"https://github.com/citation-style-language/schema/raw/master/csl-citation.json"}</w:instrText>
      </w:r>
      <w:r w:rsidR="00175807">
        <w:fldChar w:fldCharType="separate"/>
      </w:r>
      <w:r w:rsidR="00175807" w:rsidRPr="00175807">
        <w:rPr>
          <w:noProof/>
        </w:rPr>
        <w:t>[3]</w:t>
      </w:r>
      <w:r w:rsidR="00175807">
        <w:fldChar w:fldCharType="end"/>
      </w:r>
      <w:r w:rsidR="001C15B4">
        <w:t>.</w:t>
      </w:r>
    </w:p>
    <w:p w14:paraId="032956BC" w14:textId="28E8AD1A" w:rsidR="001C15B4" w:rsidRPr="001C15B4" w:rsidRDefault="001C15B4">
      <w:r>
        <w:t xml:space="preserve">Berdasarkan penelitian terkait yang telah dijelaskan maka pada penelitian ini dilanjutkan dengan berfokus pada kebutuhan pengguna dikarenakan pengujian yang dilakukan salah satunya oleh pengguna menggunakan </w:t>
      </w:r>
      <w:r w:rsidR="00D50B43">
        <w:t>UAT</w:t>
      </w:r>
      <w:r>
        <w:t xml:space="preserve"> dan kuesioner. Oleh karena itu, pada pengembangan aplikasi disesuaikan dengan kebutuhan pengguna dan tidak sebatas membuat web menggunakan </w:t>
      </w:r>
      <w:r>
        <w:rPr>
          <w:i/>
          <w:iCs/>
        </w:rPr>
        <w:t xml:space="preserve">framework </w:t>
      </w:r>
      <w:r>
        <w:t>Laravel.</w:t>
      </w:r>
    </w:p>
    <w:p w14:paraId="1AFE1647" w14:textId="77777777" w:rsidR="00DD1184" w:rsidRPr="005472FD" w:rsidRDefault="00DD1184" w:rsidP="007D743F">
      <w:pPr>
        <w:pStyle w:val="Heading1"/>
      </w:pPr>
      <w:r w:rsidRPr="005472FD">
        <w:t>METODE PENELITIAN</w:t>
      </w:r>
    </w:p>
    <w:p w14:paraId="057D7F37" w14:textId="6B9C5ECE" w:rsidR="006E13CF" w:rsidRPr="00A07D7C" w:rsidRDefault="006E13CF" w:rsidP="006E13CF">
      <w:pPr>
        <w:pStyle w:val="Heading2"/>
        <w:numPr>
          <w:ilvl w:val="0"/>
          <w:numId w:val="12"/>
        </w:numPr>
        <w:rPr>
          <w:lang w:val="id-ID"/>
        </w:rPr>
      </w:pPr>
      <w:r w:rsidRPr="00A07D7C">
        <w:rPr>
          <w:lang w:val="id-ID"/>
        </w:rPr>
        <w:t>Metode pengumpulan data, instrumen penelitian, dan metode pengujian</w:t>
      </w:r>
    </w:p>
    <w:p w14:paraId="68EDFA06" w14:textId="3BD1F875" w:rsidR="006E13CF" w:rsidRPr="00552851" w:rsidRDefault="00630191" w:rsidP="006E13CF">
      <w:r>
        <w:t xml:space="preserve">Penelitian ini menggunakan metode pengumpulan data secara kualitatif dan kuantitatif. Pada metode pengumpulan data secara kualitatif dilakukan dengan cara wawancara kepada </w:t>
      </w:r>
      <w:r w:rsidR="0062739E">
        <w:rPr>
          <w:i/>
          <w:iCs/>
        </w:rPr>
        <w:t>product owner</w:t>
      </w:r>
      <w:r>
        <w:t xml:space="preserve"> </w:t>
      </w:r>
      <w:r w:rsidR="0062739E">
        <w:t>Link-Match</w:t>
      </w:r>
      <w:r>
        <w:t xml:space="preserve"> STT-NF</w:t>
      </w:r>
      <w:r w:rsidR="0062739E">
        <w:t xml:space="preserve"> terkait modul dosen</w:t>
      </w:r>
      <w:r>
        <w:t xml:space="preserve">. Sedangkan secara kuantitatif dilakukan dengan menggunakan </w:t>
      </w:r>
      <w:r w:rsidR="00552851">
        <w:t xml:space="preserve">pengujian UAT dan kuesioner kepada pengguna aplikasi supaya mendapatkan </w:t>
      </w:r>
      <w:r w:rsidR="00552851">
        <w:rPr>
          <w:i/>
          <w:iCs/>
        </w:rPr>
        <w:t xml:space="preserve">feedback </w:t>
      </w:r>
      <w:r w:rsidR="00552851">
        <w:t xml:space="preserve">terhadap sistem yang dikembangkan. Terdapat lima kriteria pengguna yang akan melakukan pengujian diantaranya sebagai administrator, dosen, </w:t>
      </w:r>
      <w:r w:rsidR="00552851">
        <w:rPr>
          <w:i/>
          <w:iCs/>
        </w:rPr>
        <w:t xml:space="preserve">scrum master, product owner, </w:t>
      </w:r>
      <w:r w:rsidR="00552851">
        <w:t xml:space="preserve">dan mahasiswa. Kriteria tersebut merupakan pihak yang sebelumnya pernah melaksanakan program </w:t>
      </w:r>
      <w:r w:rsidR="00552851">
        <w:rPr>
          <w:i/>
          <w:iCs/>
        </w:rPr>
        <w:t xml:space="preserve">link and match </w:t>
      </w:r>
      <w:r w:rsidR="00552851">
        <w:t>di STT-NF.</w:t>
      </w:r>
    </w:p>
    <w:p w14:paraId="4697897C" w14:textId="4D348AF0" w:rsidR="006E13CF" w:rsidRPr="00A07D7C" w:rsidRDefault="006E13CF" w:rsidP="006E13CF">
      <w:pPr>
        <w:pStyle w:val="Heading2"/>
        <w:numPr>
          <w:ilvl w:val="0"/>
          <w:numId w:val="12"/>
        </w:numPr>
        <w:rPr>
          <w:lang w:val="id-ID"/>
        </w:rPr>
      </w:pPr>
      <w:r w:rsidRPr="00A07D7C">
        <w:rPr>
          <w:lang w:val="id-ID"/>
        </w:rPr>
        <w:t>Tahapan penelitian</w:t>
      </w:r>
    </w:p>
    <w:p w14:paraId="112F16FE" w14:textId="652D1E6F" w:rsidR="006E13CF" w:rsidRPr="001634F2" w:rsidRDefault="00DE54D7" w:rsidP="006E13CF">
      <w:r>
        <w:t xml:space="preserve">Tahapan penelitian ini ada empat diantaranya pertama tahapan analisis kebutuhan sistem yang dilakukan dengan cara wawancara kepada pengguna. Kedua tahapan perancangan sistem yang dilakukan dengan cara membuat perancangan diagram dan </w:t>
      </w:r>
      <w:r>
        <w:rPr>
          <w:i/>
          <w:iCs/>
        </w:rPr>
        <w:t xml:space="preserve">product backlog </w:t>
      </w:r>
      <w:r>
        <w:t>untuk diimplementasikan. Ketiga tahapan implementasi yang menggunakan metode scrum</w:t>
      </w:r>
      <w:r w:rsidR="001634F2">
        <w:t>,</w:t>
      </w:r>
      <w:r>
        <w:t xml:space="preserve"> sehingga berhubungan dengan tahapan perancangan sistem</w:t>
      </w:r>
      <w:r w:rsidR="001634F2">
        <w:t xml:space="preserve"> yang</w:t>
      </w:r>
      <w:r>
        <w:t xml:space="preserve"> </w:t>
      </w:r>
      <w:r w:rsidR="001634F2">
        <w:t xml:space="preserve">apabila terjadi perubahan ketika implementasi maka kembali ke tahapan </w:t>
      </w:r>
      <w:r w:rsidR="001634F2">
        <w:t xml:space="preserve">perancangan sistem. Pada metode scrum yang dilakukan terdiri dari </w:t>
      </w:r>
      <w:r w:rsidR="001634F2">
        <w:rPr>
          <w:i/>
          <w:iCs/>
        </w:rPr>
        <w:t xml:space="preserve">product backlog, sprint planning, sprint, sprint </w:t>
      </w:r>
      <w:proofErr w:type="spellStart"/>
      <w:r w:rsidR="001634F2">
        <w:rPr>
          <w:i/>
          <w:iCs/>
        </w:rPr>
        <w:t>review</w:t>
      </w:r>
      <w:proofErr w:type="spellEnd"/>
      <w:r w:rsidR="001634F2">
        <w:rPr>
          <w:i/>
          <w:iCs/>
        </w:rPr>
        <w:t xml:space="preserve">, product, </w:t>
      </w:r>
      <w:r w:rsidR="001634F2">
        <w:t>dan</w:t>
      </w:r>
      <w:r w:rsidR="001634F2">
        <w:rPr>
          <w:i/>
          <w:iCs/>
        </w:rPr>
        <w:t xml:space="preserve"> black box testing</w:t>
      </w:r>
      <w:r w:rsidR="001634F2">
        <w:t>. Keempat tahapan terakhir yaitu melakukan pengujian kepada pengguna dan mendapatkan hasil dari pengujian UAT serta kuesioner.</w:t>
      </w:r>
      <w:r w:rsidR="00534A8F">
        <w:t xml:space="preserve"> Detail dari tahapan yang telah dijelaskan dapat terlihat pada gambar berikut:</w:t>
      </w:r>
    </w:p>
    <w:p w14:paraId="1B73B1D2" w14:textId="77777777" w:rsidR="006E13CF" w:rsidRDefault="006E13CF" w:rsidP="006E13CF">
      <w:pPr>
        <w:jc w:val="center"/>
        <w:rPr>
          <w:b/>
          <w:sz w:val="16"/>
          <w:szCs w:val="16"/>
        </w:rPr>
      </w:pPr>
      <w:r>
        <w:rPr>
          <w:noProof/>
        </w:rPr>
        <w:drawing>
          <wp:inline distT="0" distB="0" distL="0" distR="0" wp14:anchorId="72827F49" wp14:editId="2E950EAE">
            <wp:extent cx="3023870" cy="2930372"/>
            <wp:effectExtent l="0" t="0" r="508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3870" cy="2930372"/>
                    </a:xfrm>
                    <a:prstGeom prst="rect">
                      <a:avLst/>
                    </a:prstGeom>
                  </pic:spPr>
                </pic:pic>
              </a:graphicData>
            </a:graphic>
          </wp:inline>
        </w:drawing>
      </w:r>
    </w:p>
    <w:p w14:paraId="3736A5D7" w14:textId="10943904" w:rsidR="006E13CF" w:rsidRPr="006E13CF" w:rsidRDefault="006E13CF" w:rsidP="006E13CF">
      <w:pPr>
        <w:jc w:val="center"/>
      </w:pPr>
      <w:r w:rsidRPr="006E13CF">
        <w:rPr>
          <w:b/>
          <w:sz w:val="16"/>
          <w:szCs w:val="16"/>
        </w:rPr>
        <w:t xml:space="preserve">Gambar </w:t>
      </w:r>
      <w:r w:rsidR="001C15B4">
        <w:rPr>
          <w:b/>
          <w:bCs/>
          <w:sz w:val="16"/>
          <w:szCs w:val="16"/>
        </w:rPr>
        <w:t>1</w:t>
      </w:r>
      <w:r w:rsidRPr="006E13CF">
        <w:rPr>
          <w:b/>
          <w:sz w:val="16"/>
          <w:szCs w:val="16"/>
        </w:rPr>
        <w:t>.</w:t>
      </w:r>
      <w:r w:rsidRPr="006E13CF">
        <w:rPr>
          <w:sz w:val="16"/>
          <w:szCs w:val="16"/>
        </w:rPr>
        <w:t xml:space="preserve"> T</w:t>
      </w:r>
      <w:r>
        <w:rPr>
          <w:sz w:val="16"/>
          <w:szCs w:val="16"/>
        </w:rPr>
        <w:t>ahapan Penelitian</w:t>
      </w:r>
      <w:r w:rsidR="00630191">
        <w:rPr>
          <w:rStyle w:val="FootnoteReference"/>
          <w:sz w:val="16"/>
          <w:szCs w:val="16"/>
        </w:rPr>
        <w:footnoteReference w:id="1"/>
      </w:r>
    </w:p>
    <w:p w14:paraId="3A4663F4" w14:textId="77777777" w:rsidR="00DD1184" w:rsidRPr="005472FD" w:rsidRDefault="00DD1184" w:rsidP="00CF17D0">
      <w:pPr>
        <w:pStyle w:val="Heading1"/>
      </w:pPr>
      <w:r w:rsidRPr="005472FD">
        <w:t>HASIL DAN PEMBAHASAN</w:t>
      </w:r>
    </w:p>
    <w:p w14:paraId="646532DA" w14:textId="5146106C" w:rsidR="006A5EC3" w:rsidRDefault="00534A8F" w:rsidP="007D743F">
      <w:r>
        <w:t>Hasil yang didapatkan pada beberapa tahapan penelitian sebelumnya yait</w:t>
      </w:r>
      <w:r w:rsidR="00B47AFC">
        <w:t>u dimulai dari analisis kebutuhan sistem, perancangan sistem, implementasi, serta pengujian dan hasil.</w:t>
      </w:r>
    </w:p>
    <w:p w14:paraId="07F0D87A" w14:textId="01358237" w:rsidR="00B47AFC" w:rsidRDefault="00B47AFC" w:rsidP="007D743F">
      <w:r>
        <w:t xml:space="preserve">Pada tahapan analisis kebutuhan sistem telah didapat hasil dari wawancara </w:t>
      </w:r>
      <w:r w:rsidR="00D50B43">
        <w:t xml:space="preserve">kepada </w:t>
      </w:r>
      <w:r w:rsidR="00D50B43">
        <w:rPr>
          <w:i/>
          <w:iCs/>
        </w:rPr>
        <w:t xml:space="preserve">product owner </w:t>
      </w:r>
      <w:r w:rsidR="00D50B43">
        <w:t xml:space="preserve">aplikasi Link-Match STT-NF modul dosen yaitu dibutuhkannya sistem dalam mendokumentasikan proyek yang telah dikerjakan oleh mahasiswa dan menyediakan sistem sebagai penghubung antara </w:t>
      </w:r>
      <w:r w:rsidR="00D50B43">
        <w:rPr>
          <w:i/>
          <w:iCs/>
        </w:rPr>
        <w:t xml:space="preserve">product owner </w:t>
      </w:r>
      <w:r w:rsidR="00D50B43">
        <w:t xml:space="preserve">dengan pihak STT-NF. </w:t>
      </w:r>
    </w:p>
    <w:p w14:paraId="7CD1260F" w14:textId="2D47DAF6" w:rsidR="0062739E" w:rsidRPr="007E0DAB" w:rsidRDefault="0062739E" w:rsidP="007D743F">
      <w:r>
        <w:t xml:space="preserve">Selanjutnya tahapan perancangan sistem didapatkan dua diagram yaitu </w:t>
      </w:r>
      <w:r>
        <w:rPr>
          <w:i/>
          <w:iCs/>
        </w:rPr>
        <w:t xml:space="preserve">use case diagram </w:t>
      </w:r>
      <w:r>
        <w:t>sebagai gambaran dalam pengembangan sistem.</w:t>
      </w:r>
      <w:r w:rsidR="007E0DAB">
        <w:t xml:space="preserve"> </w:t>
      </w:r>
      <w:r w:rsidR="007E0DAB">
        <w:rPr>
          <w:i/>
          <w:iCs/>
        </w:rPr>
        <w:t xml:space="preserve">Use case diagram </w:t>
      </w:r>
      <w:r w:rsidR="007E0DAB">
        <w:t xml:space="preserve">pertama yaitu mengenai gambaran aplikasi Link-Match STT-NF modul dosen secara menyeluruh mulai dari pengguna sebagai administrator, dosen, </w:t>
      </w:r>
      <w:r w:rsidR="007E0DAB">
        <w:rPr>
          <w:i/>
          <w:iCs/>
        </w:rPr>
        <w:t xml:space="preserve">scrum master, product owner, </w:t>
      </w:r>
      <w:r w:rsidR="007E0DAB">
        <w:t>dan mahasiswa yang dapat dilihat pada gambar berikut:</w:t>
      </w:r>
    </w:p>
    <w:p w14:paraId="366B5A8A" w14:textId="18CABB6A" w:rsidR="0062739E" w:rsidRDefault="0062739E" w:rsidP="007E0DAB">
      <w:pPr>
        <w:jc w:val="center"/>
      </w:pPr>
      <w:r>
        <w:rPr>
          <w:noProof/>
        </w:rPr>
        <w:lastRenderedPageBreak/>
        <w:drawing>
          <wp:inline distT="0" distB="0" distL="0" distR="0" wp14:anchorId="0EA57F0A" wp14:editId="54F3AA79">
            <wp:extent cx="2866030" cy="2845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r="5215" b="5897"/>
                    <a:stretch/>
                  </pic:blipFill>
                  <pic:spPr bwMode="auto">
                    <a:xfrm>
                      <a:off x="0" y="0"/>
                      <a:ext cx="2866154" cy="2845558"/>
                    </a:xfrm>
                    <a:prstGeom prst="rect">
                      <a:avLst/>
                    </a:prstGeom>
                    <a:ln>
                      <a:noFill/>
                    </a:ln>
                    <a:extLst>
                      <a:ext uri="{53640926-AAD7-44D8-BBD7-CCE9431645EC}">
                        <a14:shadowObscured xmlns:a14="http://schemas.microsoft.com/office/drawing/2010/main"/>
                      </a:ext>
                    </a:extLst>
                  </pic:spPr>
                </pic:pic>
              </a:graphicData>
            </a:graphic>
          </wp:inline>
        </w:drawing>
      </w:r>
    </w:p>
    <w:p w14:paraId="2F1755F1" w14:textId="3040FFBE" w:rsidR="0062739E" w:rsidRPr="007E0DAB" w:rsidRDefault="0062739E" w:rsidP="0062739E">
      <w:pPr>
        <w:jc w:val="center"/>
      </w:pPr>
      <w:r w:rsidRPr="006E13CF">
        <w:rPr>
          <w:b/>
          <w:sz w:val="16"/>
          <w:szCs w:val="16"/>
        </w:rPr>
        <w:t xml:space="preserve">Gambar </w:t>
      </w:r>
      <w:r w:rsidR="007E0DAB">
        <w:rPr>
          <w:b/>
          <w:bCs/>
          <w:sz w:val="16"/>
          <w:szCs w:val="16"/>
        </w:rPr>
        <w:t>2</w:t>
      </w:r>
      <w:r w:rsidRPr="006E13CF">
        <w:rPr>
          <w:b/>
          <w:sz w:val="16"/>
          <w:szCs w:val="16"/>
        </w:rPr>
        <w:t>.</w:t>
      </w:r>
      <w:r w:rsidRPr="006E13CF">
        <w:rPr>
          <w:sz w:val="16"/>
          <w:szCs w:val="16"/>
        </w:rPr>
        <w:t xml:space="preserve"> </w:t>
      </w:r>
      <w:r w:rsidR="007E0DAB">
        <w:rPr>
          <w:i/>
          <w:iCs/>
          <w:sz w:val="16"/>
          <w:szCs w:val="16"/>
        </w:rPr>
        <w:t xml:space="preserve">Use Case Diagram </w:t>
      </w:r>
      <w:r w:rsidR="007E0DAB">
        <w:rPr>
          <w:sz w:val="16"/>
          <w:szCs w:val="16"/>
        </w:rPr>
        <w:t>Aplikasi Link-Match Modul Dosen</w:t>
      </w:r>
    </w:p>
    <w:p w14:paraId="37079BC0" w14:textId="193D5B1E" w:rsidR="007E0DAB" w:rsidRDefault="007E0DAB" w:rsidP="007D743F">
      <w:r>
        <w:rPr>
          <w:i/>
          <w:iCs/>
        </w:rPr>
        <w:t xml:space="preserve">Use case diagram </w:t>
      </w:r>
      <w:r>
        <w:t xml:space="preserve">berikutnya yaitu mengenai gambaran dari tiga fitur utama pada modul dosen di atas yaitu </w:t>
      </w:r>
      <w:r>
        <w:rPr>
          <w:i/>
          <w:iCs/>
        </w:rPr>
        <w:t xml:space="preserve">user management, team management, </w:t>
      </w:r>
      <w:r>
        <w:t xml:space="preserve">dan </w:t>
      </w:r>
      <w:r>
        <w:rPr>
          <w:i/>
          <w:iCs/>
        </w:rPr>
        <w:t>project management</w:t>
      </w:r>
      <w:r>
        <w:t xml:space="preserve">. Fitur </w:t>
      </w:r>
      <w:r>
        <w:rPr>
          <w:i/>
          <w:iCs/>
        </w:rPr>
        <w:t xml:space="preserve">user management </w:t>
      </w:r>
      <w:r>
        <w:t xml:space="preserve">berfungsi sebagai pengelolaan </w:t>
      </w:r>
      <w:r>
        <w:rPr>
          <w:i/>
          <w:iCs/>
        </w:rPr>
        <w:t xml:space="preserve">user </w:t>
      </w:r>
      <w:r>
        <w:t>pada aplikasi yang terlihat pada gambar berikut:</w:t>
      </w:r>
    </w:p>
    <w:p w14:paraId="61DD51DB" w14:textId="5FFA50A2" w:rsidR="007E0DAB" w:rsidRDefault="007E0DAB" w:rsidP="007E0DAB">
      <w:pPr>
        <w:jc w:val="center"/>
      </w:pPr>
      <w:r>
        <w:rPr>
          <w:noProof/>
        </w:rPr>
        <w:drawing>
          <wp:inline distT="0" distB="0" distL="0" distR="0" wp14:anchorId="20F43111" wp14:editId="28CBD0F1">
            <wp:extent cx="2838734" cy="24631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5">
                      <a:extLst>
                        <a:ext uri="{28A0092B-C50C-407E-A947-70E740481C1C}">
                          <a14:useLocalDpi xmlns:a14="http://schemas.microsoft.com/office/drawing/2010/main" val="0"/>
                        </a:ext>
                      </a:extLst>
                    </a:blip>
                    <a:srcRect r="6113" b="6745"/>
                    <a:stretch/>
                  </pic:blipFill>
                  <pic:spPr bwMode="auto">
                    <a:xfrm>
                      <a:off x="0" y="0"/>
                      <a:ext cx="2839029" cy="2463421"/>
                    </a:xfrm>
                    <a:prstGeom prst="rect">
                      <a:avLst/>
                    </a:prstGeom>
                    <a:ln>
                      <a:noFill/>
                    </a:ln>
                    <a:extLst>
                      <a:ext uri="{53640926-AAD7-44D8-BBD7-CCE9431645EC}">
                        <a14:shadowObscured xmlns:a14="http://schemas.microsoft.com/office/drawing/2010/main"/>
                      </a:ext>
                    </a:extLst>
                  </pic:spPr>
                </pic:pic>
              </a:graphicData>
            </a:graphic>
          </wp:inline>
        </w:drawing>
      </w:r>
    </w:p>
    <w:p w14:paraId="6E357F72" w14:textId="226613DA" w:rsidR="007E0DAB" w:rsidRPr="007E0DAB" w:rsidRDefault="007E0DAB" w:rsidP="007E0DAB">
      <w:pPr>
        <w:jc w:val="center"/>
        <w:rPr>
          <w:i/>
          <w:iCs/>
        </w:rPr>
      </w:pPr>
      <w:r w:rsidRPr="006E13CF">
        <w:rPr>
          <w:b/>
          <w:sz w:val="16"/>
          <w:szCs w:val="16"/>
        </w:rPr>
        <w:t xml:space="preserve">Gambar </w:t>
      </w:r>
      <w:r>
        <w:rPr>
          <w:b/>
          <w:bCs/>
          <w:sz w:val="16"/>
          <w:szCs w:val="16"/>
        </w:rPr>
        <w:t>3</w:t>
      </w:r>
      <w:r w:rsidRPr="006E13CF">
        <w:rPr>
          <w:b/>
          <w:sz w:val="16"/>
          <w:szCs w:val="16"/>
        </w:rPr>
        <w:t>.</w:t>
      </w:r>
      <w:r w:rsidRPr="006E13CF">
        <w:rPr>
          <w:sz w:val="16"/>
          <w:szCs w:val="16"/>
        </w:rPr>
        <w:t xml:space="preserve"> </w:t>
      </w:r>
      <w:r>
        <w:rPr>
          <w:i/>
          <w:iCs/>
          <w:sz w:val="16"/>
          <w:szCs w:val="16"/>
        </w:rPr>
        <w:t xml:space="preserve">Use Case Diagram </w:t>
      </w:r>
      <w:r>
        <w:rPr>
          <w:sz w:val="16"/>
          <w:szCs w:val="16"/>
        </w:rPr>
        <w:t xml:space="preserve">Fitur </w:t>
      </w:r>
      <w:r>
        <w:rPr>
          <w:i/>
          <w:iCs/>
          <w:sz w:val="16"/>
          <w:szCs w:val="16"/>
        </w:rPr>
        <w:t>User Management</w:t>
      </w:r>
    </w:p>
    <w:p w14:paraId="2D1911EE" w14:textId="67646DCE" w:rsidR="007E0DAB" w:rsidRDefault="007E0DAB" w:rsidP="007D743F">
      <w:r>
        <w:t xml:space="preserve">Fitur berikutnya yaitu </w:t>
      </w:r>
      <w:r>
        <w:rPr>
          <w:i/>
          <w:iCs/>
        </w:rPr>
        <w:t xml:space="preserve">team management </w:t>
      </w:r>
      <w:r>
        <w:t xml:space="preserve">yang hampir sama seperti </w:t>
      </w:r>
      <w:r>
        <w:rPr>
          <w:i/>
          <w:iCs/>
        </w:rPr>
        <w:t xml:space="preserve">user management </w:t>
      </w:r>
      <w:r>
        <w:t xml:space="preserve">namun lebih berfokus kepada pengelolaan </w:t>
      </w:r>
      <w:r>
        <w:rPr>
          <w:i/>
          <w:iCs/>
        </w:rPr>
        <w:t xml:space="preserve">team </w:t>
      </w:r>
      <w:r>
        <w:t>pada aplikasi, berikut gambaran dari fitur tersebut:</w:t>
      </w:r>
    </w:p>
    <w:p w14:paraId="46195567" w14:textId="3F96D105" w:rsidR="007E0DAB" w:rsidRDefault="007E0DAB" w:rsidP="007E0DAB">
      <w:pPr>
        <w:jc w:val="center"/>
      </w:pPr>
      <w:r>
        <w:rPr>
          <w:noProof/>
        </w:rPr>
        <w:drawing>
          <wp:inline distT="0" distB="0" distL="0" distR="0" wp14:anchorId="17DD8263" wp14:editId="3DB51C19">
            <wp:extent cx="2866030" cy="23882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r="5215" b="6274"/>
                    <a:stretch/>
                  </pic:blipFill>
                  <pic:spPr bwMode="auto">
                    <a:xfrm>
                      <a:off x="0" y="0"/>
                      <a:ext cx="2866178" cy="2388358"/>
                    </a:xfrm>
                    <a:prstGeom prst="rect">
                      <a:avLst/>
                    </a:prstGeom>
                    <a:ln>
                      <a:noFill/>
                    </a:ln>
                    <a:extLst>
                      <a:ext uri="{53640926-AAD7-44D8-BBD7-CCE9431645EC}">
                        <a14:shadowObscured xmlns:a14="http://schemas.microsoft.com/office/drawing/2010/main"/>
                      </a:ext>
                    </a:extLst>
                  </pic:spPr>
                </pic:pic>
              </a:graphicData>
            </a:graphic>
          </wp:inline>
        </w:drawing>
      </w:r>
    </w:p>
    <w:p w14:paraId="54EE35A5" w14:textId="188278C1" w:rsidR="007E0DAB" w:rsidRPr="007E0DAB" w:rsidRDefault="007E0DAB" w:rsidP="007E0DAB">
      <w:pPr>
        <w:jc w:val="center"/>
        <w:rPr>
          <w:i/>
          <w:iCs/>
        </w:rPr>
      </w:pPr>
      <w:r w:rsidRPr="006E13CF">
        <w:rPr>
          <w:b/>
          <w:sz w:val="16"/>
          <w:szCs w:val="16"/>
        </w:rPr>
        <w:t xml:space="preserve">Gambar </w:t>
      </w:r>
      <w:r>
        <w:rPr>
          <w:b/>
          <w:bCs/>
          <w:sz w:val="16"/>
          <w:szCs w:val="16"/>
        </w:rPr>
        <w:t>4</w:t>
      </w:r>
      <w:r w:rsidRPr="006E13CF">
        <w:rPr>
          <w:b/>
          <w:sz w:val="16"/>
          <w:szCs w:val="16"/>
        </w:rPr>
        <w:t>.</w:t>
      </w:r>
      <w:r w:rsidRPr="006E13CF">
        <w:rPr>
          <w:sz w:val="16"/>
          <w:szCs w:val="16"/>
        </w:rPr>
        <w:t xml:space="preserve"> </w:t>
      </w:r>
      <w:r>
        <w:rPr>
          <w:i/>
          <w:iCs/>
          <w:sz w:val="16"/>
          <w:szCs w:val="16"/>
        </w:rPr>
        <w:t xml:space="preserve">Use Case Diagram </w:t>
      </w:r>
      <w:r>
        <w:rPr>
          <w:sz w:val="16"/>
          <w:szCs w:val="16"/>
        </w:rPr>
        <w:t xml:space="preserve">Fitur </w:t>
      </w:r>
      <w:r>
        <w:rPr>
          <w:i/>
          <w:iCs/>
          <w:sz w:val="16"/>
          <w:szCs w:val="16"/>
        </w:rPr>
        <w:t>Team Management</w:t>
      </w:r>
    </w:p>
    <w:p w14:paraId="12D556FF" w14:textId="5FC993DA" w:rsidR="007E0DAB" w:rsidRDefault="007E0DAB" w:rsidP="007D743F">
      <w:r>
        <w:t xml:space="preserve">Fitur terakhir yaitu </w:t>
      </w:r>
      <w:r>
        <w:rPr>
          <w:i/>
          <w:iCs/>
        </w:rPr>
        <w:t xml:space="preserve">project management </w:t>
      </w:r>
      <w:r w:rsidR="00994D4E">
        <w:t xml:space="preserve">sebagai pengelolaan </w:t>
      </w:r>
      <w:r w:rsidR="00994D4E">
        <w:rPr>
          <w:i/>
          <w:iCs/>
        </w:rPr>
        <w:t xml:space="preserve">project </w:t>
      </w:r>
      <w:r w:rsidR="00994D4E">
        <w:t>dengan melibatkan semua pengguna pada aplikasi tersebut yang dapat dilihat pada gambar berikut</w:t>
      </w:r>
      <w:r>
        <w:t>:</w:t>
      </w:r>
    </w:p>
    <w:p w14:paraId="60B472E5" w14:textId="3D19D611" w:rsidR="00994D4E" w:rsidRDefault="00994D4E" w:rsidP="00994D4E">
      <w:pPr>
        <w:jc w:val="center"/>
      </w:pPr>
      <w:r>
        <w:rPr>
          <w:noProof/>
        </w:rPr>
        <w:drawing>
          <wp:inline distT="0" distB="0" distL="0" distR="0" wp14:anchorId="23361747" wp14:editId="63F2C684">
            <wp:extent cx="2866030" cy="2613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7">
                      <a:extLst>
                        <a:ext uri="{28A0092B-C50C-407E-A947-70E740481C1C}">
                          <a14:useLocalDpi xmlns:a14="http://schemas.microsoft.com/office/drawing/2010/main" val="0"/>
                        </a:ext>
                      </a:extLst>
                    </a:blip>
                    <a:srcRect r="5201" b="5859"/>
                    <a:stretch/>
                  </pic:blipFill>
                  <pic:spPr bwMode="auto">
                    <a:xfrm>
                      <a:off x="0" y="0"/>
                      <a:ext cx="2866603" cy="2613547"/>
                    </a:xfrm>
                    <a:prstGeom prst="rect">
                      <a:avLst/>
                    </a:prstGeom>
                    <a:ln>
                      <a:noFill/>
                    </a:ln>
                    <a:extLst>
                      <a:ext uri="{53640926-AAD7-44D8-BBD7-CCE9431645EC}">
                        <a14:shadowObscured xmlns:a14="http://schemas.microsoft.com/office/drawing/2010/main"/>
                      </a:ext>
                    </a:extLst>
                  </pic:spPr>
                </pic:pic>
              </a:graphicData>
            </a:graphic>
          </wp:inline>
        </w:drawing>
      </w:r>
    </w:p>
    <w:p w14:paraId="2D0FE40E" w14:textId="34E76CDB" w:rsidR="00994D4E" w:rsidRPr="00BE5D76" w:rsidRDefault="00994D4E" w:rsidP="00BE5D76">
      <w:pPr>
        <w:jc w:val="center"/>
        <w:rPr>
          <w:i/>
          <w:iCs/>
        </w:rPr>
      </w:pPr>
      <w:r w:rsidRPr="006E13CF">
        <w:rPr>
          <w:b/>
          <w:sz w:val="16"/>
          <w:szCs w:val="16"/>
        </w:rPr>
        <w:t xml:space="preserve">Gambar </w:t>
      </w:r>
      <w:r>
        <w:rPr>
          <w:b/>
          <w:bCs/>
          <w:sz w:val="16"/>
          <w:szCs w:val="16"/>
        </w:rPr>
        <w:t>5</w:t>
      </w:r>
      <w:r w:rsidRPr="006E13CF">
        <w:rPr>
          <w:b/>
          <w:sz w:val="16"/>
          <w:szCs w:val="16"/>
        </w:rPr>
        <w:t>.</w:t>
      </w:r>
      <w:r w:rsidRPr="006E13CF">
        <w:rPr>
          <w:sz w:val="16"/>
          <w:szCs w:val="16"/>
        </w:rPr>
        <w:t xml:space="preserve"> </w:t>
      </w:r>
      <w:r>
        <w:rPr>
          <w:i/>
          <w:iCs/>
          <w:sz w:val="16"/>
          <w:szCs w:val="16"/>
        </w:rPr>
        <w:t xml:space="preserve">Use Case Diagram </w:t>
      </w:r>
      <w:r>
        <w:rPr>
          <w:sz w:val="16"/>
          <w:szCs w:val="16"/>
        </w:rPr>
        <w:t xml:space="preserve">Fitur </w:t>
      </w:r>
      <w:r>
        <w:rPr>
          <w:i/>
          <w:iCs/>
          <w:sz w:val="16"/>
          <w:szCs w:val="16"/>
        </w:rPr>
        <w:t>Project Management</w:t>
      </w:r>
    </w:p>
    <w:p w14:paraId="64D6CF51" w14:textId="2BEABDA7" w:rsidR="00A9325D" w:rsidRDefault="001757F7" w:rsidP="007D743F">
      <w:r>
        <w:t xml:space="preserve">Berdasarkan hasil perancangan sistem dapat dilanjutkan kepada tahapan implementasi dengan menyusun </w:t>
      </w:r>
      <w:r>
        <w:rPr>
          <w:i/>
          <w:iCs/>
        </w:rPr>
        <w:t xml:space="preserve">product backlog </w:t>
      </w:r>
      <w:r>
        <w:t xml:space="preserve">dan </w:t>
      </w:r>
      <w:r>
        <w:rPr>
          <w:i/>
          <w:iCs/>
        </w:rPr>
        <w:t xml:space="preserve">sprint planning </w:t>
      </w:r>
      <w:r>
        <w:t xml:space="preserve">dengan melihat </w:t>
      </w:r>
      <w:r>
        <w:rPr>
          <w:i/>
          <w:iCs/>
        </w:rPr>
        <w:t xml:space="preserve">use case diagram </w:t>
      </w:r>
      <w:r>
        <w:t xml:space="preserve">sebelumnya. </w:t>
      </w:r>
      <w:r w:rsidR="00A424F2">
        <w:t xml:space="preserve">Pada tahapan implementasi terdapat enam </w:t>
      </w:r>
      <w:r w:rsidR="00A424F2" w:rsidRPr="00A424F2">
        <w:rPr>
          <w:i/>
          <w:iCs/>
        </w:rPr>
        <w:t>sprint</w:t>
      </w:r>
      <w:r w:rsidR="00A424F2">
        <w:t xml:space="preserve"> dalam rentang waktu sekitar satu bulan serta pengembangan dilakukan oleh </w:t>
      </w:r>
      <w:r w:rsidR="00A424F2">
        <w:rPr>
          <w:i/>
          <w:iCs/>
        </w:rPr>
        <w:t xml:space="preserve">development team </w:t>
      </w:r>
      <w:r w:rsidR="00A424F2">
        <w:t xml:space="preserve">yang berjumlah lima orang, satu </w:t>
      </w:r>
      <w:r w:rsidR="00A424F2">
        <w:rPr>
          <w:i/>
          <w:iCs/>
        </w:rPr>
        <w:t xml:space="preserve">scrum master, </w:t>
      </w:r>
      <w:r w:rsidR="00A424F2">
        <w:t xml:space="preserve">dan satu </w:t>
      </w:r>
      <w:r w:rsidR="00A424F2">
        <w:rPr>
          <w:i/>
          <w:iCs/>
        </w:rPr>
        <w:t>product owner</w:t>
      </w:r>
      <w:r w:rsidR="00A424F2">
        <w:t>.</w:t>
      </w:r>
      <w:r w:rsidR="00A424F2">
        <w:rPr>
          <w:i/>
          <w:iCs/>
        </w:rPr>
        <w:t xml:space="preserve"> </w:t>
      </w:r>
      <w:r>
        <w:t xml:space="preserve">Berikut </w:t>
      </w:r>
      <w:r w:rsidR="00B70BA5">
        <w:t xml:space="preserve">tabel yang </w:t>
      </w:r>
      <w:r>
        <w:t xml:space="preserve">merupakan susunan dari </w:t>
      </w:r>
      <w:r>
        <w:rPr>
          <w:i/>
          <w:iCs/>
        </w:rPr>
        <w:t xml:space="preserve">product backlog </w:t>
      </w:r>
      <w:r>
        <w:t xml:space="preserve">dan </w:t>
      </w:r>
      <w:r>
        <w:rPr>
          <w:i/>
          <w:iCs/>
        </w:rPr>
        <w:t xml:space="preserve">sprint planning </w:t>
      </w:r>
      <w:r>
        <w:t>yang dikerjakan</w:t>
      </w:r>
      <w:r w:rsidR="00B70BA5">
        <w:t xml:space="preserve"> dalam waktu enam </w:t>
      </w:r>
      <w:r w:rsidR="00B70BA5">
        <w:rPr>
          <w:i/>
          <w:iCs/>
        </w:rPr>
        <w:t>sprint</w:t>
      </w:r>
      <w:r>
        <w:t>:</w:t>
      </w:r>
    </w:p>
    <w:p w14:paraId="677A7007" w14:textId="4EC14103" w:rsidR="00B70BA5" w:rsidRPr="00B70BA5" w:rsidRDefault="00B70BA5" w:rsidP="00B70BA5">
      <w:pPr>
        <w:pStyle w:val="Caption"/>
        <w:keepNext/>
        <w:spacing w:after="240"/>
        <w:rPr>
          <w:i/>
          <w:iCs/>
          <w:lang w:val="id-ID"/>
        </w:rPr>
      </w:pPr>
      <w:r w:rsidRPr="00B70BA5">
        <w:rPr>
          <w:b/>
          <w:bCs w:val="0"/>
          <w:lang w:val="id-ID"/>
        </w:rPr>
        <w:t xml:space="preserve">Tabel </w:t>
      </w:r>
      <w:r w:rsidRPr="00B70BA5">
        <w:rPr>
          <w:b/>
          <w:bCs w:val="0"/>
          <w:lang w:val="id-ID"/>
        </w:rPr>
        <w:fldChar w:fldCharType="begin"/>
      </w:r>
      <w:r w:rsidRPr="00B70BA5">
        <w:rPr>
          <w:b/>
          <w:bCs w:val="0"/>
          <w:lang w:val="id-ID"/>
        </w:rPr>
        <w:instrText xml:space="preserve"> SEQ Tabel \* ARABIC </w:instrText>
      </w:r>
      <w:r w:rsidRPr="00B70BA5">
        <w:rPr>
          <w:b/>
          <w:bCs w:val="0"/>
          <w:lang w:val="id-ID"/>
        </w:rPr>
        <w:fldChar w:fldCharType="separate"/>
      </w:r>
      <w:r w:rsidR="00A112D3">
        <w:rPr>
          <w:b/>
          <w:bCs w:val="0"/>
          <w:noProof/>
          <w:lang w:val="id-ID"/>
        </w:rPr>
        <w:t>1</w:t>
      </w:r>
      <w:r w:rsidRPr="00B70BA5">
        <w:rPr>
          <w:b/>
          <w:bCs w:val="0"/>
          <w:lang w:val="id-ID"/>
        </w:rPr>
        <w:fldChar w:fldCharType="end"/>
      </w:r>
      <w:r w:rsidRPr="00B70BA5">
        <w:rPr>
          <w:b/>
          <w:bCs w:val="0"/>
          <w:lang w:val="id-ID"/>
        </w:rPr>
        <w:t>.</w:t>
      </w:r>
      <w:r w:rsidRPr="00B70BA5">
        <w:rPr>
          <w:lang w:val="id-ID"/>
        </w:rPr>
        <w:t xml:space="preserve"> </w:t>
      </w:r>
      <w:r>
        <w:rPr>
          <w:i/>
          <w:iCs/>
          <w:lang w:val="id-ID"/>
        </w:rPr>
        <w:t xml:space="preserve">Product Backlog </w:t>
      </w:r>
      <w:r>
        <w:rPr>
          <w:lang w:val="id-ID"/>
        </w:rPr>
        <w:t>dan</w:t>
      </w:r>
      <w:r>
        <w:rPr>
          <w:i/>
          <w:iCs/>
          <w:lang w:val="id-ID"/>
        </w:rPr>
        <w:t xml:space="preserve"> Sprint Planning</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1"/>
        <w:gridCol w:w="2761"/>
        <w:gridCol w:w="1540"/>
      </w:tblGrid>
      <w:tr w:rsidR="006D6466" w14:paraId="1F9DF456" w14:textId="77777777" w:rsidTr="00B0027A">
        <w:tc>
          <w:tcPr>
            <w:tcW w:w="461" w:type="dxa"/>
            <w:tcBorders>
              <w:top w:val="single" w:sz="4" w:space="0" w:color="auto"/>
              <w:bottom w:val="single" w:sz="4" w:space="0" w:color="auto"/>
            </w:tcBorders>
          </w:tcPr>
          <w:p w14:paraId="514F3120" w14:textId="49D81336" w:rsidR="006D6466" w:rsidRPr="006D6466" w:rsidRDefault="006D6466" w:rsidP="007D743F">
            <w:pPr>
              <w:rPr>
                <w:b/>
                <w:bCs/>
                <w:i/>
                <w:iCs/>
              </w:rPr>
            </w:pPr>
            <w:r w:rsidRPr="006D6466">
              <w:rPr>
                <w:b/>
                <w:bCs/>
                <w:i/>
                <w:iCs/>
              </w:rPr>
              <w:t>No</w:t>
            </w:r>
          </w:p>
        </w:tc>
        <w:tc>
          <w:tcPr>
            <w:tcW w:w="2761" w:type="dxa"/>
            <w:tcBorders>
              <w:top w:val="single" w:sz="4" w:space="0" w:color="auto"/>
              <w:bottom w:val="single" w:sz="4" w:space="0" w:color="auto"/>
            </w:tcBorders>
          </w:tcPr>
          <w:p w14:paraId="27C80F07" w14:textId="4AA47D10" w:rsidR="006D6466" w:rsidRPr="006D6466" w:rsidRDefault="006D6466" w:rsidP="006D6466">
            <w:pPr>
              <w:jc w:val="center"/>
              <w:rPr>
                <w:b/>
                <w:bCs/>
                <w:i/>
                <w:iCs/>
              </w:rPr>
            </w:pPr>
            <w:r w:rsidRPr="006D6466">
              <w:rPr>
                <w:b/>
                <w:bCs/>
                <w:i/>
                <w:iCs/>
              </w:rPr>
              <w:t xml:space="preserve">User </w:t>
            </w:r>
            <w:proofErr w:type="spellStart"/>
            <w:r w:rsidRPr="006D6466">
              <w:rPr>
                <w:b/>
                <w:bCs/>
                <w:i/>
                <w:iCs/>
              </w:rPr>
              <w:t>Story</w:t>
            </w:r>
            <w:proofErr w:type="spellEnd"/>
          </w:p>
        </w:tc>
        <w:tc>
          <w:tcPr>
            <w:tcW w:w="1540" w:type="dxa"/>
            <w:tcBorders>
              <w:top w:val="single" w:sz="4" w:space="0" w:color="auto"/>
              <w:bottom w:val="single" w:sz="4" w:space="0" w:color="auto"/>
            </w:tcBorders>
          </w:tcPr>
          <w:p w14:paraId="40F55A82" w14:textId="1FA17A63" w:rsidR="006D6466" w:rsidRPr="006D6466" w:rsidRDefault="006D6466" w:rsidP="007D743F">
            <w:pPr>
              <w:rPr>
                <w:b/>
                <w:bCs/>
                <w:i/>
                <w:iCs/>
              </w:rPr>
            </w:pPr>
            <w:r w:rsidRPr="006D6466">
              <w:rPr>
                <w:b/>
                <w:bCs/>
                <w:i/>
                <w:iCs/>
              </w:rPr>
              <w:t>Sprint Planning</w:t>
            </w:r>
          </w:p>
        </w:tc>
      </w:tr>
      <w:tr w:rsidR="006D6466" w14:paraId="5045543D" w14:textId="77777777" w:rsidTr="00B0027A">
        <w:tc>
          <w:tcPr>
            <w:tcW w:w="461" w:type="dxa"/>
            <w:tcBorders>
              <w:top w:val="single" w:sz="4" w:space="0" w:color="auto"/>
              <w:bottom w:val="nil"/>
            </w:tcBorders>
          </w:tcPr>
          <w:p w14:paraId="6AD9227D" w14:textId="21E711D5" w:rsidR="006D6466" w:rsidRDefault="006D6466" w:rsidP="006D6466">
            <w:pPr>
              <w:jc w:val="center"/>
            </w:pPr>
            <w:r>
              <w:t>1</w:t>
            </w:r>
          </w:p>
        </w:tc>
        <w:tc>
          <w:tcPr>
            <w:tcW w:w="2761" w:type="dxa"/>
            <w:tcBorders>
              <w:top w:val="single" w:sz="4" w:space="0" w:color="auto"/>
              <w:bottom w:val="nil"/>
            </w:tcBorders>
          </w:tcPr>
          <w:p w14:paraId="09B3492F" w14:textId="1321E7D4" w:rsidR="006D6466" w:rsidRDefault="00B70BA5" w:rsidP="006D6466">
            <w:pPr>
              <w:jc w:val="left"/>
            </w:pPr>
            <w:r w:rsidRPr="00B70BA5">
              <w:t xml:space="preserve">Membuat </w:t>
            </w:r>
            <w:r w:rsidRPr="00B70BA5">
              <w:rPr>
                <w:i/>
                <w:iCs/>
              </w:rPr>
              <w:t>project</w:t>
            </w:r>
            <w:r w:rsidRPr="00B70BA5">
              <w:t xml:space="preserve"> baru dengan Laravel dan </w:t>
            </w:r>
            <w:proofErr w:type="spellStart"/>
            <w:r w:rsidRPr="00B70BA5">
              <w:rPr>
                <w:i/>
                <w:iCs/>
              </w:rPr>
              <w:t>templating</w:t>
            </w:r>
            <w:proofErr w:type="spellEnd"/>
            <w:r w:rsidRPr="00B70BA5">
              <w:t xml:space="preserve"> </w:t>
            </w:r>
            <w:proofErr w:type="spellStart"/>
            <w:r w:rsidRPr="00B70BA5">
              <w:t>Stisla</w:t>
            </w:r>
            <w:proofErr w:type="spellEnd"/>
          </w:p>
        </w:tc>
        <w:tc>
          <w:tcPr>
            <w:tcW w:w="1540" w:type="dxa"/>
            <w:tcBorders>
              <w:top w:val="single" w:sz="4" w:space="0" w:color="auto"/>
              <w:bottom w:val="nil"/>
            </w:tcBorders>
          </w:tcPr>
          <w:p w14:paraId="3E0B3D8E" w14:textId="432209B5" w:rsidR="006D6466" w:rsidRDefault="006D6466" w:rsidP="006D6466">
            <w:pPr>
              <w:jc w:val="center"/>
            </w:pPr>
            <w:r>
              <w:t>1</w:t>
            </w:r>
          </w:p>
        </w:tc>
      </w:tr>
      <w:tr w:rsidR="00AD2022" w14:paraId="2A43DDD2" w14:textId="77777777" w:rsidTr="00B0027A">
        <w:tc>
          <w:tcPr>
            <w:tcW w:w="461" w:type="dxa"/>
            <w:tcBorders>
              <w:top w:val="nil"/>
              <w:bottom w:val="nil"/>
            </w:tcBorders>
          </w:tcPr>
          <w:p w14:paraId="19EAE2C0" w14:textId="1075912E" w:rsidR="00AD2022" w:rsidRDefault="00D55144" w:rsidP="00AD2022">
            <w:pPr>
              <w:jc w:val="center"/>
            </w:pPr>
            <w:r>
              <w:lastRenderedPageBreak/>
              <w:t>2</w:t>
            </w:r>
          </w:p>
        </w:tc>
        <w:tc>
          <w:tcPr>
            <w:tcW w:w="2761" w:type="dxa"/>
            <w:tcBorders>
              <w:top w:val="nil"/>
              <w:bottom w:val="nil"/>
            </w:tcBorders>
          </w:tcPr>
          <w:p w14:paraId="63099193" w14:textId="4283F40F" w:rsidR="00AD2022" w:rsidRPr="006D6466" w:rsidRDefault="007610D1" w:rsidP="007610D1">
            <w:pPr>
              <w:jc w:val="left"/>
            </w:pPr>
            <w:r w:rsidRPr="007610D1">
              <w:t xml:space="preserve">Membuat fitur </w:t>
            </w:r>
            <w:r>
              <w:t>CRUD</w:t>
            </w:r>
            <w:r w:rsidRPr="007610D1">
              <w:t xml:space="preserve"> </w:t>
            </w:r>
            <w:r w:rsidRPr="007610D1">
              <w:rPr>
                <w:i/>
                <w:iCs/>
              </w:rPr>
              <w:t>project</w:t>
            </w:r>
          </w:p>
        </w:tc>
        <w:tc>
          <w:tcPr>
            <w:tcW w:w="1540" w:type="dxa"/>
            <w:tcBorders>
              <w:top w:val="nil"/>
              <w:bottom w:val="nil"/>
            </w:tcBorders>
          </w:tcPr>
          <w:p w14:paraId="0122AC97" w14:textId="423B4167" w:rsidR="00AD2022" w:rsidRDefault="00B0027A" w:rsidP="00AD2022">
            <w:pPr>
              <w:jc w:val="center"/>
            </w:pPr>
            <w:r>
              <w:t>2</w:t>
            </w:r>
          </w:p>
        </w:tc>
      </w:tr>
      <w:tr w:rsidR="00B0027A" w14:paraId="41983795" w14:textId="77777777" w:rsidTr="00B0027A">
        <w:tc>
          <w:tcPr>
            <w:tcW w:w="461" w:type="dxa"/>
            <w:tcBorders>
              <w:top w:val="nil"/>
              <w:bottom w:val="nil"/>
            </w:tcBorders>
          </w:tcPr>
          <w:p w14:paraId="1A4114E2" w14:textId="439F1745" w:rsidR="00B0027A" w:rsidRDefault="00D55144" w:rsidP="00AD2022">
            <w:pPr>
              <w:jc w:val="center"/>
            </w:pPr>
            <w:r>
              <w:t>3</w:t>
            </w:r>
          </w:p>
        </w:tc>
        <w:tc>
          <w:tcPr>
            <w:tcW w:w="2761" w:type="dxa"/>
            <w:tcBorders>
              <w:top w:val="nil"/>
              <w:bottom w:val="nil"/>
            </w:tcBorders>
          </w:tcPr>
          <w:p w14:paraId="4DCADCC5" w14:textId="60055AAA" w:rsidR="00B0027A" w:rsidRPr="00B0027A" w:rsidRDefault="00B0027A" w:rsidP="007610D1">
            <w:pPr>
              <w:jc w:val="left"/>
              <w:rPr>
                <w:i/>
                <w:iCs/>
              </w:rPr>
            </w:pPr>
            <w:r>
              <w:t xml:space="preserve">Membuat fitur </w:t>
            </w:r>
            <w:proofErr w:type="spellStart"/>
            <w:r>
              <w:rPr>
                <w:i/>
                <w:iCs/>
              </w:rPr>
              <w:t>authentication</w:t>
            </w:r>
            <w:proofErr w:type="spellEnd"/>
            <w:r>
              <w:rPr>
                <w:i/>
                <w:iCs/>
              </w:rPr>
              <w:t xml:space="preserve"> </w:t>
            </w:r>
          </w:p>
        </w:tc>
        <w:tc>
          <w:tcPr>
            <w:tcW w:w="1540" w:type="dxa"/>
            <w:tcBorders>
              <w:top w:val="nil"/>
              <w:bottom w:val="nil"/>
            </w:tcBorders>
          </w:tcPr>
          <w:p w14:paraId="7A845405" w14:textId="61EFA103" w:rsidR="00B0027A" w:rsidRDefault="00B0027A" w:rsidP="00AD2022">
            <w:pPr>
              <w:jc w:val="center"/>
            </w:pPr>
            <w:r>
              <w:t>3</w:t>
            </w:r>
          </w:p>
        </w:tc>
      </w:tr>
      <w:tr w:rsidR="007610D1" w14:paraId="341D7E91" w14:textId="77777777" w:rsidTr="00B0027A">
        <w:tc>
          <w:tcPr>
            <w:tcW w:w="461" w:type="dxa"/>
            <w:tcBorders>
              <w:top w:val="nil"/>
              <w:bottom w:val="nil"/>
            </w:tcBorders>
          </w:tcPr>
          <w:p w14:paraId="42AC7FFC" w14:textId="18D0F2C2" w:rsidR="007610D1" w:rsidRDefault="00D55144" w:rsidP="00AD2022">
            <w:pPr>
              <w:jc w:val="center"/>
            </w:pPr>
            <w:r>
              <w:t>4</w:t>
            </w:r>
          </w:p>
        </w:tc>
        <w:tc>
          <w:tcPr>
            <w:tcW w:w="2761" w:type="dxa"/>
            <w:tcBorders>
              <w:top w:val="nil"/>
              <w:bottom w:val="nil"/>
            </w:tcBorders>
          </w:tcPr>
          <w:p w14:paraId="6EB6BD16" w14:textId="4874049F" w:rsidR="007610D1" w:rsidRPr="007610D1" w:rsidRDefault="007610D1" w:rsidP="007610D1">
            <w:pPr>
              <w:jc w:val="left"/>
            </w:pPr>
            <w:r w:rsidRPr="007610D1">
              <w:t xml:space="preserve">Membuat fitur </w:t>
            </w:r>
            <w:r>
              <w:t>CRUD</w:t>
            </w:r>
            <w:r w:rsidRPr="007610D1">
              <w:t xml:space="preserve"> </w:t>
            </w:r>
            <w:r w:rsidR="00B0027A">
              <w:rPr>
                <w:i/>
                <w:iCs/>
              </w:rPr>
              <w:t>sprint</w:t>
            </w:r>
          </w:p>
        </w:tc>
        <w:tc>
          <w:tcPr>
            <w:tcW w:w="1540" w:type="dxa"/>
            <w:tcBorders>
              <w:top w:val="nil"/>
              <w:bottom w:val="nil"/>
            </w:tcBorders>
          </w:tcPr>
          <w:p w14:paraId="7380ED53" w14:textId="4100C98E" w:rsidR="007610D1" w:rsidRDefault="00B0027A" w:rsidP="00AD2022">
            <w:pPr>
              <w:jc w:val="center"/>
            </w:pPr>
            <w:r>
              <w:t>3</w:t>
            </w:r>
          </w:p>
        </w:tc>
      </w:tr>
      <w:tr w:rsidR="007610D1" w14:paraId="34C3A541" w14:textId="77777777" w:rsidTr="00B0027A">
        <w:tc>
          <w:tcPr>
            <w:tcW w:w="461" w:type="dxa"/>
            <w:tcBorders>
              <w:top w:val="nil"/>
              <w:bottom w:val="nil"/>
            </w:tcBorders>
          </w:tcPr>
          <w:p w14:paraId="70165855" w14:textId="7A428A93" w:rsidR="007610D1" w:rsidRDefault="00D55144" w:rsidP="00AD2022">
            <w:pPr>
              <w:jc w:val="center"/>
            </w:pPr>
            <w:r>
              <w:t>5</w:t>
            </w:r>
          </w:p>
        </w:tc>
        <w:tc>
          <w:tcPr>
            <w:tcW w:w="2761" w:type="dxa"/>
            <w:tcBorders>
              <w:top w:val="nil"/>
              <w:bottom w:val="nil"/>
            </w:tcBorders>
          </w:tcPr>
          <w:p w14:paraId="2447B528" w14:textId="25E231F0" w:rsidR="007610D1" w:rsidRPr="007610D1" w:rsidRDefault="007610D1" w:rsidP="007610D1">
            <w:pPr>
              <w:jc w:val="left"/>
            </w:pPr>
            <w:r w:rsidRPr="007610D1">
              <w:t xml:space="preserve">Membuat fitur </w:t>
            </w:r>
            <w:r>
              <w:t>CRUD</w:t>
            </w:r>
            <w:r w:rsidRPr="007610D1">
              <w:t xml:space="preserve"> </w:t>
            </w:r>
            <w:proofErr w:type="spellStart"/>
            <w:r w:rsidR="00B0027A">
              <w:rPr>
                <w:i/>
                <w:iCs/>
              </w:rPr>
              <w:t>users</w:t>
            </w:r>
            <w:proofErr w:type="spellEnd"/>
          </w:p>
        </w:tc>
        <w:tc>
          <w:tcPr>
            <w:tcW w:w="1540" w:type="dxa"/>
            <w:tcBorders>
              <w:top w:val="nil"/>
              <w:bottom w:val="nil"/>
            </w:tcBorders>
          </w:tcPr>
          <w:p w14:paraId="6DFD982B" w14:textId="0B02CF51" w:rsidR="007610D1" w:rsidRDefault="00B0027A" w:rsidP="00AD2022">
            <w:pPr>
              <w:jc w:val="center"/>
            </w:pPr>
            <w:r>
              <w:t>3 &amp; 6</w:t>
            </w:r>
          </w:p>
        </w:tc>
      </w:tr>
      <w:tr w:rsidR="007610D1" w14:paraId="575284B7" w14:textId="77777777" w:rsidTr="00B0027A">
        <w:tc>
          <w:tcPr>
            <w:tcW w:w="461" w:type="dxa"/>
            <w:tcBorders>
              <w:top w:val="nil"/>
              <w:bottom w:val="nil"/>
            </w:tcBorders>
          </w:tcPr>
          <w:p w14:paraId="4B8B27DB" w14:textId="3E724C32" w:rsidR="007610D1" w:rsidRDefault="00D55144" w:rsidP="00AD2022">
            <w:pPr>
              <w:jc w:val="center"/>
            </w:pPr>
            <w:r>
              <w:t>6</w:t>
            </w:r>
          </w:p>
        </w:tc>
        <w:tc>
          <w:tcPr>
            <w:tcW w:w="2761" w:type="dxa"/>
            <w:tcBorders>
              <w:top w:val="nil"/>
              <w:bottom w:val="nil"/>
            </w:tcBorders>
          </w:tcPr>
          <w:p w14:paraId="3484DECA" w14:textId="71A2866C" w:rsidR="007610D1" w:rsidRPr="007610D1" w:rsidRDefault="00B0027A" w:rsidP="007610D1">
            <w:pPr>
              <w:jc w:val="left"/>
            </w:pPr>
            <w:r w:rsidRPr="007610D1">
              <w:t xml:space="preserve">Membuat fitur </w:t>
            </w:r>
            <w:r>
              <w:t>CRUD</w:t>
            </w:r>
            <w:r w:rsidRPr="007610D1">
              <w:t xml:space="preserve"> </w:t>
            </w:r>
            <w:r>
              <w:rPr>
                <w:i/>
                <w:iCs/>
              </w:rPr>
              <w:t>team</w:t>
            </w:r>
          </w:p>
        </w:tc>
        <w:tc>
          <w:tcPr>
            <w:tcW w:w="1540" w:type="dxa"/>
            <w:tcBorders>
              <w:top w:val="nil"/>
              <w:bottom w:val="nil"/>
            </w:tcBorders>
          </w:tcPr>
          <w:p w14:paraId="6863CA3D" w14:textId="6279766F" w:rsidR="007610D1" w:rsidRDefault="00B0027A" w:rsidP="00AD2022">
            <w:pPr>
              <w:jc w:val="center"/>
            </w:pPr>
            <w:r>
              <w:t>3 &amp; 6</w:t>
            </w:r>
          </w:p>
        </w:tc>
      </w:tr>
      <w:tr w:rsidR="00B0027A" w14:paraId="3B315FAA" w14:textId="77777777" w:rsidTr="00B0027A">
        <w:tc>
          <w:tcPr>
            <w:tcW w:w="461" w:type="dxa"/>
            <w:tcBorders>
              <w:top w:val="nil"/>
              <w:bottom w:val="nil"/>
            </w:tcBorders>
          </w:tcPr>
          <w:p w14:paraId="3682F78E" w14:textId="146EBB22" w:rsidR="00B0027A" w:rsidRDefault="00D55144" w:rsidP="00AD2022">
            <w:pPr>
              <w:jc w:val="center"/>
            </w:pPr>
            <w:r>
              <w:t>7</w:t>
            </w:r>
          </w:p>
        </w:tc>
        <w:tc>
          <w:tcPr>
            <w:tcW w:w="2761" w:type="dxa"/>
            <w:tcBorders>
              <w:top w:val="nil"/>
              <w:bottom w:val="nil"/>
            </w:tcBorders>
          </w:tcPr>
          <w:p w14:paraId="595FC918" w14:textId="7A9E09D4" w:rsidR="00B0027A" w:rsidRPr="007610D1" w:rsidRDefault="00B0027A" w:rsidP="007610D1">
            <w:pPr>
              <w:jc w:val="left"/>
            </w:pPr>
            <w:r w:rsidRPr="007610D1">
              <w:t xml:space="preserve">Membuat fitur </w:t>
            </w:r>
            <w:r>
              <w:t>CUD</w:t>
            </w:r>
            <w:r w:rsidR="00167E4F">
              <w:t xml:space="preserve"> </w:t>
            </w:r>
            <w:proofErr w:type="spellStart"/>
            <w:r w:rsidRPr="00B0027A">
              <w:rPr>
                <w:i/>
                <w:iCs/>
              </w:rPr>
              <w:t>member</w:t>
            </w:r>
            <w:proofErr w:type="spellEnd"/>
            <w:r w:rsidR="00167E4F">
              <w:rPr>
                <w:i/>
                <w:iCs/>
              </w:rPr>
              <w:t xml:space="preserve"> </w:t>
            </w:r>
            <w:r>
              <w:rPr>
                <w:i/>
                <w:iCs/>
              </w:rPr>
              <w:t>team</w:t>
            </w:r>
          </w:p>
        </w:tc>
        <w:tc>
          <w:tcPr>
            <w:tcW w:w="1540" w:type="dxa"/>
            <w:tcBorders>
              <w:top w:val="nil"/>
              <w:bottom w:val="nil"/>
            </w:tcBorders>
          </w:tcPr>
          <w:p w14:paraId="4AB274A3" w14:textId="7007C1A2" w:rsidR="00B0027A" w:rsidRDefault="00B0027A" w:rsidP="00AD2022">
            <w:pPr>
              <w:jc w:val="center"/>
            </w:pPr>
            <w:r>
              <w:t>4 &amp; 6</w:t>
            </w:r>
          </w:p>
        </w:tc>
      </w:tr>
      <w:tr w:rsidR="00B0027A" w14:paraId="32A5C2D1" w14:textId="77777777" w:rsidTr="00B0027A">
        <w:tc>
          <w:tcPr>
            <w:tcW w:w="461" w:type="dxa"/>
            <w:tcBorders>
              <w:top w:val="nil"/>
              <w:bottom w:val="nil"/>
            </w:tcBorders>
          </w:tcPr>
          <w:p w14:paraId="1F0256FD" w14:textId="6620F909" w:rsidR="00B0027A" w:rsidRDefault="00D55144" w:rsidP="00AD2022">
            <w:pPr>
              <w:jc w:val="center"/>
            </w:pPr>
            <w:r>
              <w:t>8</w:t>
            </w:r>
          </w:p>
        </w:tc>
        <w:tc>
          <w:tcPr>
            <w:tcW w:w="2761" w:type="dxa"/>
            <w:tcBorders>
              <w:top w:val="nil"/>
              <w:bottom w:val="nil"/>
            </w:tcBorders>
          </w:tcPr>
          <w:p w14:paraId="37CFE8F3" w14:textId="2B3CBF71" w:rsidR="00B0027A" w:rsidRPr="007610D1" w:rsidRDefault="00B0027A" w:rsidP="007610D1">
            <w:pPr>
              <w:jc w:val="left"/>
            </w:pPr>
            <w:r w:rsidRPr="007610D1">
              <w:t xml:space="preserve">Membuat fitur </w:t>
            </w:r>
            <w:r>
              <w:t>CR</w:t>
            </w:r>
            <w:r w:rsidR="00167E4F">
              <w:t xml:space="preserve"> </w:t>
            </w:r>
            <w:proofErr w:type="spellStart"/>
            <w:r w:rsidRPr="00B0027A">
              <w:rPr>
                <w:i/>
                <w:iCs/>
              </w:rPr>
              <w:t>member</w:t>
            </w:r>
            <w:proofErr w:type="spellEnd"/>
            <w:r w:rsidR="00167E4F">
              <w:rPr>
                <w:i/>
                <w:iCs/>
              </w:rPr>
              <w:t xml:space="preserve"> </w:t>
            </w:r>
            <w:r>
              <w:rPr>
                <w:i/>
                <w:iCs/>
              </w:rPr>
              <w:t>team</w:t>
            </w:r>
            <w:r w:rsidR="00167E4F">
              <w:rPr>
                <w:i/>
                <w:iCs/>
              </w:rPr>
              <w:t xml:space="preserve"> </w:t>
            </w:r>
            <w:r w:rsidRPr="00B0027A">
              <w:t>nilai</w:t>
            </w:r>
          </w:p>
        </w:tc>
        <w:tc>
          <w:tcPr>
            <w:tcW w:w="1540" w:type="dxa"/>
            <w:tcBorders>
              <w:top w:val="nil"/>
              <w:bottom w:val="nil"/>
            </w:tcBorders>
          </w:tcPr>
          <w:p w14:paraId="3E287F3B" w14:textId="0B181680" w:rsidR="00B0027A" w:rsidRDefault="00B0027A" w:rsidP="00AD2022">
            <w:pPr>
              <w:jc w:val="center"/>
            </w:pPr>
            <w:r>
              <w:t>4 &amp; 6</w:t>
            </w:r>
          </w:p>
        </w:tc>
      </w:tr>
      <w:tr w:rsidR="00B0027A" w14:paraId="2FA41229" w14:textId="77777777" w:rsidTr="00B0027A">
        <w:tc>
          <w:tcPr>
            <w:tcW w:w="461" w:type="dxa"/>
            <w:tcBorders>
              <w:top w:val="nil"/>
              <w:bottom w:val="nil"/>
            </w:tcBorders>
          </w:tcPr>
          <w:p w14:paraId="208450B3" w14:textId="0D815752" w:rsidR="00B0027A" w:rsidRDefault="00D55144" w:rsidP="00AD2022">
            <w:pPr>
              <w:jc w:val="center"/>
            </w:pPr>
            <w:r>
              <w:t>9</w:t>
            </w:r>
          </w:p>
        </w:tc>
        <w:tc>
          <w:tcPr>
            <w:tcW w:w="2761" w:type="dxa"/>
            <w:tcBorders>
              <w:top w:val="nil"/>
              <w:bottom w:val="nil"/>
            </w:tcBorders>
          </w:tcPr>
          <w:p w14:paraId="0F18B29B" w14:textId="5E5E2A50" w:rsidR="00B0027A" w:rsidRPr="007610D1" w:rsidRDefault="00B0027A" w:rsidP="007610D1">
            <w:pPr>
              <w:jc w:val="left"/>
            </w:pPr>
            <w:r w:rsidRPr="00B0027A">
              <w:t xml:space="preserve">Membuat halaman </w:t>
            </w:r>
            <w:proofErr w:type="spellStart"/>
            <w:r w:rsidRPr="00B0027A">
              <w:rPr>
                <w:i/>
                <w:iCs/>
              </w:rPr>
              <w:t>dashboard</w:t>
            </w:r>
            <w:proofErr w:type="spellEnd"/>
          </w:p>
        </w:tc>
        <w:tc>
          <w:tcPr>
            <w:tcW w:w="1540" w:type="dxa"/>
            <w:tcBorders>
              <w:top w:val="nil"/>
              <w:bottom w:val="nil"/>
            </w:tcBorders>
          </w:tcPr>
          <w:p w14:paraId="4188940A" w14:textId="61EFB734" w:rsidR="00B0027A" w:rsidRDefault="00B0027A" w:rsidP="00AD2022">
            <w:pPr>
              <w:jc w:val="center"/>
            </w:pPr>
            <w:r>
              <w:t>5 &amp; 6</w:t>
            </w:r>
          </w:p>
        </w:tc>
      </w:tr>
      <w:tr w:rsidR="00B0027A" w14:paraId="0CEC7037" w14:textId="77777777" w:rsidTr="00B0027A">
        <w:tc>
          <w:tcPr>
            <w:tcW w:w="461" w:type="dxa"/>
            <w:tcBorders>
              <w:top w:val="nil"/>
              <w:bottom w:val="single" w:sz="4" w:space="0" w:color="auto"/>
            </w:tcBorders>
          </w:tcPr>
          <w:p w14:paraId="5F50CA50" w14:textId="278A3102" w:rsidR="00B0027A" w:rsidRDefault="00B0027A" w:rsidP="00AD2022">
            <w:pPr>
              <w:jc w:val="center"/>
            </w:pPr>
            <w:r>
              <w:t>1</w:t>
            </w:r>
            <w:r w:rsidR="00D55144">
              <w:t>0</w:t>
            </w:r>
          </w:p>
        </w:tc>
        <w:tc>
          <w:tcPr>
            <w:tcW w:w="2761" w:type="dxa"/>
            <w:tcBorders>
              <w:top w:val="nil"/>
              <w:bottom w:val="single" w:sz="4" w:space="0" w:color="auto"/>
            </w:tcBorders>
          </w:tcPr>
          <w:p w14:paraId="396E53A7" w14:textId="417BB77E" w:rsidR="00B0027A" w:rsidRPr="00B0027A" w:rsidRDefault="00B0027A" w:rsidP="007610D1">
            <w:pPr>
              <w:jc w:val="left"/>
            </w:pPr>
            <w:r w:rsidRPr="00B0027A">
              <w:t xml:space="preserve">Membuat halaman </w:t>
            </w:r>
            <w:proofErr w:type="spellStart"/>
            <w:r w:rsidRPr="00B0027A">
              <w:rPr>
                <w:i/>
                <w:iCs/>
              </w:rPr>
              <w:t>landing</w:t>
            </w:r>
            <w:proofErr w:type="spellEnd"/>
            <w:r w:rsidRPr="00B0027A">
              <w:rPr>
                <w:i/>
                <w:iCs/>
              </w:rPr>
              <w:t xml:space="preserve"> </w:t>
            </w:r>
            <w:proofErr w:type="spellStart"/>
            <w:r w:rsidRPr="00B0027A">
              <w:rPr>
                <w:i/>
                <w:iCs/>
              </w:rPr>
              <w:t>page</w:t>
            </w:r>
            <w:proofErr w:type="spellEnd"/>
          </w:p>
        </w:tc>
        <w:tc>
          <w:tcPr>
            <w:tcW w:w="1540" w:type="dxa"/>
            <w:tcBorders>
              <w:top w:val="nil"/>
              <w:bottom w:val="single" w:sz="4" w:space="0" w:color="auto"/>
            </w:tcBorders>
          </w:tcPr>
          <w:p w14:paraId="588BF96B" w14:textId="3BAAA04F" w:rsidR="00B0027A" w:rsidRDefault="00B0027A" w:rsidP="00AD2022">
            <w:pPr>
              <w:jc w:val="center"/>
            </w:pPr>
            <w:r>
              <w:t>5 &amp; 6</w:t>
            </w:r>
          </w:p>
        </w:tc>
      </w:tr>
    </w:tbl>
    <w:p w14:paraId="5440EF09" w14:textId="3E9645F4" w:rsidR="00B70BA5" w:rsidRDefault="00B70BA5" w:rsidP="00167E4F">
      <w:pPr>
        <w:spacing w:before="240"/>
      </w:pPr>
      <w:r>
        <w:t xml:space="preserve">Dalam implementasinya ketika satu </w:t>
      </w:r>
      <w:r>
        <w:rPr>
          <w:i/>
          <w:iCs/>
        </w:rPr>
        <w:t xml:space="preserve">sprint </w:t>
      </w:r>
      <w:r>
        <w:t xml:space="preserve">sudah selesai maka terdapat </w:t>
      </w:r>
      <w:r>
        <w:rPr>
          <w:i/>
          <w:iCs/>
        </w:rPr>
        <w:t xml:space="preserve">sprint </w:t>
      </w:r>
      <w:proofErr w:type="spellStart"/>
      <w:r>
        <w:rPr>
          <w:i/>
          <w:iCs/>
        </w:rPr>
        <w:t>review</w:t>
      </w:r>
      <w:proofErr w:type="spellEnd"/>
      <w:r>
        <w:rPr>
          <w:i/>
          <w:iCs/>
        </w:rPr>
        <w:t xml:space="preserve"> </w:t>
      </w:r>
      <w:r>
        <w:t xml:space="preserve">yang bertujuan untuk memvalidasi proses yang telah dilakukan oleh </w:t>
      </w:r>
      <w:r>
        <w:rPr>
          <w:i/>
          <w:iCs/>
        </w:rPr>
        <w:t>development team</w:t>
      </w:r>
      <w:r>
        <w:t xml:space="preserve"> kepada </w:t>
      </w:r>
      <w:r>
        <w:rPr>
          <w:i/>
          <w:iCs/>
        </w:rPr>
        <w:t xml:space="preserve">product owner </w:t>
      </w:r>
      <w:r>
        <w:t xml:space="preserve">atau </w:t>
      </w:r>
      <w:r>
        <w:rPr>
          <w:i/>
          <w:iCs/>
        </w:rPr>
        <w:t>scrum master</w:t>
      </w:r>
      <w:r>
        <w:t xml:space="preserve">. Hasil yang didapat dari tahapan implementasi berdasarkan </w:t>
      </w:r>
      <w:r>
        <w:rPr>
          <w:i/>
          <w:iCs/>
        </w:rPr>
        <w:t xml:space="preserve">user </w:t>
      </w:r>
      <w:proofErr w:type="spellStart"/>
      <w:r>
        <w:rPr>
          <w:i/>
          <w:iCs/>
        </w:rPr>
        <w:t>story</w:t>
      </w:r>
      <w:proofErr w:type="spellEnd"/>
      <w:r>
        <w:rPr>
          <w:i/>
          <w:iCs/>
        </w:rPr>
        <w:t xml:space="preserve"> </w:t>
      </w:r>
      <w:r>
        <w:t xml:space="preserve">yang telah didaftarkan sebelumnya dapat dilihat pada gambar 6 </w:t>
      </w:r>
      <w:proofErr w:type="spellStart"/>
      <w:r>
        <w:t>s.d</w:t>
      </w:r>
      <w:proofErr w:type="spellEnd"/>
      <w:r>
        <w:t>. 1</w:t>
      </w:r>
      <w:r w:rsidR="00D55144">
        <w:t>5</w:t>
      </w:r>
      <w:r w:rsidR="00167E4F">
        <w:t xml:space="preserve"> </w:t>
      </w:r>
      <w:proofErr w:type="spellStart"/>
      <w:r w:rsidR="00167E4F">
        <w:t>dibawah</w:t>
      </w:r>
      <w:proofErr w:type="spellEnd"/>
      <w:r w:rsidR="00167E4F">
        <w:t xml:space="preserve"> ini</w:t>
      </w:r>
      <w:r>
        <w:t>:</w:t>
      </w:r>
    </w:p>
    <w:p w14:paraId="6B1E6DF8" w14:textId="5ABF9A8A" w:rsidR="00687858" w:rsidRDefault="00D55144" w:rsidP="007D743F">
      <w:r>
        <w:rPr>
          <w:noProof/>
        </w:rPr>
        <w:drawing>
          <wp:inline distT="0" distB="0" distL="0" distR="0" wp14:anchorId="0DB36486" wp14:editId="78AE88B6">
            <wp:extent cx="3023235" cy="2947670"/>
            <wp:effectExtent l="0" t="0" r="571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947670"/>
                    </a:xfrm>
                    <a:prstGeom prst="rect">
                      <a:avLst/>
                    </a:prstGeom>
                    <a:noFill/>
                    <a:ln>
                      <a:noFill/>
                    </a:ln>
                  </pic:spPr>
                </pic:pic>
              </a:graphicData>
            </a:graphic>
          </wp:inline>
        </w:drawing>
      </w:r>
    </w:p>
    <w:p w14:paraId="0A9AA1FF" w14:textId="73E2E4F9" w:rsidR="00D55144" w:rsidRPr="00BE5D76" w:rsidRDefault="00D55144" w:rsidP="00D55144">
      <w:pPr>
        <w:jc w:val="center"/>
        <w:rPr>
          <w:i/>
          <w:iCs/>
        </w:rPr>
      </w:pPr>
      <w:r w:rsidRPr="006E13CF">
        <w:rPr>
          <w:b/>
          <w:sz w:val="16"/>
          <w:szCs w:val="16"/>
        </w:rPr>
        <w:t xml:space="preserve">Gambar </w:t>
      </w:r>
      <w:r>
        <w:rPr>
          <w:b/>
          <w:bCs/>
          <w:sz w:val="16"/>
          <w:szCs w:val="16"/>
        </w:rPr>
        <w:t>6</w:t>
      </w:r>
      <w:r w:rsidRPr="006E13CF">
        <w:rPr>
          <w:b/>
          <w:sz w:val="16"/>
          <w:szCs w:val="16"/>
        </w:rPr>
        <w:t>.</w:t>
      </w:r>
      <w:r w:rsidRPr="006E13CF">
        <w:rPr>
          <w:sz w:val="16"/>
          <w:szCs w:val="16"/>
        </w:rPr>
        <w:t xml:space="preserve"> </w:t>
      </w:r>
      <w:r w:rsidRPr="00D55144">
        <w:rPr>
          <w:i/>
          <w:iCs/>
          <w:sz w:val="16"/>
          <w:szCs w:val="16"/>
        </w:rPr>
        <w:t>Project</w:t>
      </w:r>
      <w:r>
        <w:rPr>
          <w:sz w:val="16"/>
          <w:szCs w:val="16"/>
        </w:rPr>
        <w:t xml:space="preserve"> Baru Laravel dan </w:t>
      </w:r>
      <w:proofErr w:type="spellStart"/>
      <w:r w:rsidRPr="00D55144">
        <w:rPr>
          <w:i/>
          <w:iCs/>
          <w:sz w:val="16"/>
          <w:szCs w:val="16"/>
        </w:rPr>
        <w:t>Templating</w:t>
      </w:r>
      <w:proofErr w:type="spellEnd"/>
      <w:r>
        <w:rPr>
          <w:sz w:val="16"/>
          <w:szCs w:val="16"/>
        </w:rPr>
        <w:t xml:space="preserve"> </w:t>
      </w:r>
      <w:proofErr w:type="spellStart"/>
      <w:r>
        <w:rPr>
          <w:sz w:val="16"/>
          <w:szCs w:val="16"/>
        </w:rPr>
        <w:t>Sistla</w:t>
      </w:r>
      <w:proofErr w:type="spellEnd"/>
    </w:p>
    <w:p w14:paraId="35ED3FD1" w14:textId="7845B831" w:rsidR="00B70BA5" w:rsidRDefault="00D55144" w:rsidP="007D743F">
      <w:r>
        <w:rPr>
          <w:noProof/>
        </w:rPr>
        <w:drawing>
          <wp:inline distT="0" distB="0" distL="0" distR="0" wp14:anchorId="69E9B7D6" wp14:editId="2166E6D7">
            <wp:extent cx="301625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16250" cy="2211070"/>
                    </a:xfrm>
                    <a:prstGeom prst="rect">
                      <a:avLst/>
                    </a:prstGeom>
                    <a:noFill/>
                    <a:ln>
                      <a:noFill/>
                    </a:ln>
                  </pic:spPr>
                </pic:pic>
              </a:graphicData>
            </a:graphic>
          </wp:inline>
        </w:drawing>
      </w:r>
    </w:p>
    <w:p w14:paraId="25A36D49" w14:textId="22C93D23" w:rsidR="00D55144" w:rsidRPr="00167E4F" w:rsidRDefault="00D55144" w:rsidP="00D55144">
      <w:pPr>
        <w:jc w:val="center"/>
        <w:rPr>
          <w:i/>
          <w:iCs/>
        </w:rPr>
      </w:pPr>
      <w:r w:rsidRPr="006E13CF">
        <w:rPr>
          <w:b/>
          <w:sz w:val="16"/>
          <w:szCs w:val="16"/>
        </w:rPr>
        <w:t xml:space="preserve">Gambar </w:t>
      </w:r>
      <w:r w:rsidR="00167E4F">
        <w:rPr>
          <w:b/>
          <w:bCs/>
          <w:sz w:val="16"/>
          <w:szCs w:val="16"/>
        </w:rPr>
        <w:t>7</w:t>
      </w:r>
      <w:r w:rsidRPr="006E13CF">
        <w:rPr>
          <w:b/>
          <w:sz w:val="16"/>
          <w:szCs w:val="16"/>
        </w:rPr>
        <w:t>.</w:t>
      </w:r>
      <w:r w:rsidRPr="006E13CF">
        <w:rPr>
          <w:sz w:val="16"/>
          <w:szCs w:val="16"/>
        </w:rPr>
        <w:t xml:space="preserve"> </w:t>
      </w:r>
      <w:r w:rsidR="00167E4F">
        <w:rPr>
          <w:sz w:val="16"/>
          <w:szCs w:val="16"/>
        </w:rPr>
        <w:t xml:space="preserve">CRUD </w:t>
      </w:r>
      <w:r w:rsidR="00167E4F">
        <w:rPr>
          <w:i/>
          <w:iCs/>
          <w:sz w:val="16"/>
          <w:szCs w:val="16"/>
        </w:rPr>
        <w:t>Project</w:t>
      </w:r>
    </w:p>
    <w:p w14:paraId="25B82D02" w14:textId="23CCBCC1" w:rsidR="00D55144" w:rsidRDefault="00D55144" w:rsidP="007D743F">
      <w:r>
        <w:rPr>
          <w:noProof/>
        </w:rPr>
        <w:drawing>
          <wp:inline distT="0" distB="0" distL="0" distR="0" wp14:anchorId="2475850B" wp14:editId="06F06AD0">
            <wp:extent cx="3016250" cy="1548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6250" cy="1548765"/>
                    </a:xfrm>
                    <a:prstGeom prst="rect">
                      <a:avLst/>
                    </a:prstGeom>
                    <a:noFill/>
                    <a:ln>
                      <a:noFill/>
                    </a:ln>
                  </pic:spPr>
                </pic:pic>
              </a:graphicData>
            </a:graphic>
          </wp:inline>
        </w:drawing>
      </w:r>
    </w:p>
    <w:p w14:paraId="02F375F7" w14:textId="1AA45125" w:rsidR="00D55144" w:rsidRPr="00167E4F" w:rsidRDefault="00D55144" w:rsidP="00D55144">
      <w:pPr>
        <w:jc w:val="center"/>
        <w:rPr>
          <w:i/>
          <w:iCs/>
        </w:rPr>
      </w:pPr>
      <w:r w:rsidRPr="006E13CF">
        <w:rPr>
          <w:b/>
          <w:sz w:val="16"/>
          <w:szCs w:val="16"/>
        </w:rPr>
        <w:t xml:space="preserve">Gambar </w:t>
      </w:r>
      <w:r w:rsidR="00167E4F">
        <w:rPr>
          <w:b/>
          <w:bCs/>
          <w:sz w:val="16"/>
          <w:szCs w:val="16"/>
        </w:rPr>
        <w:t>8</w:t>
      </w:r>
      <w:r w:rsidRPr="006E13CF">
        <w:rPr>
          <w:b/>
          <w:sz w:val="16"/>
          <w:szCs w:val="16"/>
        </w:rPr>
        <w:t>.</w:t>
      </w:r>
      <w:r w:rsidRPr="006E13CF">
        <w:rPr>
          <w:sz w:val="16"/>
          <w:szCs w:val="16"/>
        </w:rPr>
        <w:t xml:space="preserve"> </w:t>
      </w:r>
      <w:proofErr w:type="spellStart"/>
      <w:r w:rsidR="00167E4F">
        <w:rPr>
          <w:i/>
          <w:iCs/>
          <w:sz w:val="16"/>
          <w:szCs w:val="16"/>
        </w:rPr>
        <w:t>Authentication</w:t>
      </w:r>
      <w:proofErr w:type="spellEnd"/>
    </w:p>
    <w:p w14:paraId="0071F688" w14:textId="3FF69B63" w:rsidR="00D55144" w:rsidRDefault="00D55144" w:rsidP="007D743F">
      <w:r>
        <w:rPr>
          <w:noProof/>
        </w:rPr>
        <w:drawing>
          <wp:inline distT="0" distB="0" distL="0" distR="0" wp14:anchorId="53648F9F" wp14:editId="11F18659">
            <wp:extent cx="3016250" cy="13989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16250" cy="1398905"/>
                    </a:xfrm>
                    <a:prstGeom prst="rect">
                      <a:avLst/>
                    </a:prstGeom>
                    <a:noFill/>
                    <a:ln>
                      <a:noFill/>
                    </a:ln>
                  </pic:spPr>
                </pic:pic>
              </a:graphicData>
            </a:graphic>
          </wp:inline>
        </w:drawing>
      </w:r>
    </w:p>
    <w:p w14:paraId="34C8CC9A" w14:textId="00A50D4B" w:rsidR="00167E4F" w:rsidRPr="00167E4F" w:rsidRDefault="00167E4F" w:rsidP="00167E4F">
      <w:pPr>
        <w:jc w:val="center"/>
        <w:rPr>
          <w:i/>
          <w:iCs/>
        </w:rPr>
      </w:pPr>
      <w:r w:rsidRPr="006E13CF">
        <w:rPr>
          <w:b/>
          <w:sz w:val="16"/>
          <w:szCs w:val="16"/>
        </w:rPr>
        <w:t xml:space="preserve">Gambar </w:t>
      </w:r>
      <w:r>
        <w:rPr>
          <w:b/>
          <w:bCs/>
          <w:sz w:val="16"/>
          <w:szCs w:val="16"/>
        </w:rPr>
        <w:t>9</w:t>
      </w:r>
      <w:r w:rsidRPr="006E13CF">
        <w:rPr>
          <w:b/>
          <w:sz w:val="16"/>
          <w:szCs w:val="16"/>
        </w:rPr>
        <w:t>.</w:t>
      </w:r>
      <w:r w:rsidRPr="006E13CF">
        <w:rPr>
          <w:sz w:val="16"/>
          <w:szCs w:val="16"/>
        </w:rPr>
        <w:t xml:space="preserve"> </w:t>
      </w:r>
      <w:r>
        <w:rPr>
          <w:sz w:val="16"/>
          <w:szCs w:val="16"/>
        </w:rPr>
        <w:t xml:space="preserve">CRUD </w:t>
      </w:r>
      <w:r>
        <w:rPr>
          <w:i/>
          <w:iCs/>
          <w:sz w:val="16"/>
          <w:szCs w:val="16"/>
        </w:rPr>
        <w:t>Sprint</w:t>
      </w:r>
    </w:p>
    <w:p w14:paraId="0A54728B" w14:textId="77777777" w:rsidR="00D55144" w:rsidRPr="00BE5D76" w:rsidRDefault="00D55144" w:rsidP="00D55144">
      <w:pPr>
        <w:jc w:val="center"/>
        <w:rPr>
          <w:i/>
          <w:iCs/>
        </w:rPr>
      </w:pPr>
    </w:p>
    <w:p w14:paraId="758C513D" w14:textId="77777777" w:rsidR="00D55144" w:rsidRDefault="00D55144" w:rsidP="00D55144">
      <w:r>
        <w:rPr>
          <w:noProof/>
        </w:rPr>
        <w:drawing>
          <wp:inline distT="0" distB="0" distL="0" distR="0" wp14:anchorId="4ADA2E1B" wp14:editId="6E67B500">
            <wp:extent cx="3016250" cy="2633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16250" cy="2633980"/>
                    </a:xfrm>
                    <a:prstGeom prst="rect">
                      <a:avLst/>
                    </a:prstGeom>
                    <a:noFill/>
                    <a:ln>
                      <a:noFill/>
                    </a:ln>
                  </pic:spPr>
                </pic:pic>
              </a:graphicData>
            </a:graphic>
          </wp:inline>
        </w:drawing>
      </w:r>
    </w:p>
    <w:p w14:paraId="190E8954" w14:textId="04F87A24" w:rsidR="00167E4F" w:rsidRPr="00167E4F" w:rsidRDefault="00167E4F" w:rsidP="00167E4F">
      <w:pPr>
        <w:jc w:val="center"/>
        <w:rPr>
          <w:i/>
          <w:iCs/>
        </w:rPr>
      </w:pPr>
      <w:r w:rsidRPr="006E13CF">
        <w:rPr>
          <w:b/>
          <w:sz w:val="16"/>
          <w:szCs w:val="16"/>
        </w:rPr>
        <w:t xml:space="preserve">Gambar </w:t>
      </w:r>
      <w:r>
        <w:rPr>
          <w:b/>
          <w:bCs/>
          <w:sz w:val="16"/>
          <w:szCs w:val="16"/>
        </w:rPr>
        <w:t>10</w:t>
      </w:r>
      <w:r w:rsidRPr="006E13CF">
        <w:rPr>
          <w:b/>
          <w:sz w:val="16"/>
          <w:szCs w:val="16"/>
        </w:rPr>
        <w:t>.</w:t>
      </w:r>
      <w:r w:rsidRPr="006E13CF">
        <w:rPr>
          <w:sz w:val="16"/>
          <w:szCs w:val="16"/>
        </w:rPr>
        <w:t xml:space="preserve"> </w:t>
      </w:r>
      <w:r>
        <w:rPr>
          <w:sz w:val="16"/>
          <w:szCs w:val="16"/>
        </w:rPr>
        <w:t xml:space="preserve">CRUD </w:t>
      </w:r>
      <w:proofErr w:type="spellStart"/>
      <w:r>
        <w:rPr>
          <w:i/>
          <w:iCs/>
          <w:sz w:val="16"/>
          <w:szCs w:val="16"/>
        </w:rPr>
        <w:t>Users</w:t>
      </w:r>
      <w:proofErr w:type="spellEnd"/>
    </w:p>
    <w:p w14:paraId="2F85BC56" w14:textId="1D09942E" w:rsidR="00D55144" w:rsidRDefault="00D55144" w:rsidP="007D743F">
      <w:r>
        <w:rPr>
          <w:noProof/>
        </w:rPr>
        <w:lastRenderedPageBreak/>
        <w:drawing>
          <wp:inline distT="0" distB="0" distL="0" distR="0" wp14:anchorId="31D6E935" wp14:editId="3D806D26">
            <wp:extent cx="3016250" cy="219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6250" cy="2197100"/>
                    </a:xfrm>
                    <a:prstGeom prst="rect">
                      <a:avLst/>
                    </a:prstGeom>
                    <a:noFill/>
                    <a:ln>
                      <a:noFill/>
                    </a:ln>
                  </pic:spPr>
                </pic:pic>
              </a:graphicData>
            </a:graphic>
          </wp:inline>
        </w:drawing>
      </w:r>
    </w:p>
    <w:p w14:paraId="494B6081" w14:textId="568F2666" w:rsidR="00167E4F" w:rsidRPr="00167E4F" w:rsidRDefault="00167E4F" w:rsidP="00167E4F">
      <w:pPr>
        <w:jc w:val="center"/>
        <w:rPr>
          <w:i/>
          <w:iCs/>
        </w:rPr>
      </w:pPr>
      <w:r w:rsidRPr="006E13CF">
        <w:rPr>
          <w:b/>
          <w:sz w:val="16"/>
          <w:szCs w:val="16"/>
        </w:rPr>
        <w:t xml:space="preserve">Gambar </w:t>
      </w:r>
      <w:r>
        <w:rPr>
          <w:b/>
          <w:bCs/>
          <w:sz w:val="16"/>
          <w:szCs w:val="16"/>
        </w:rPr>
        <w:t>11</w:t>
      </w:r>
      <w:r w:rsidRPr="006E13CF">
        <w:rPr>
          <w:b/>
          <w:sz w:val="16"/>
          <w:szCs w:val="16"/>
        </w:rPr>
        <w:t>.</w:t>
      </w:r>
      <w:r w:rsidRPr="006E13CF">
        <w:rPr>
          <w:sz w:val="16"/>
          <w:szCs w:val="16"/>
        </w:rPr>
        <w:t xml:space="preserve"> </w:t>
      </w:r>
      <w:r>
        <w:rPr>
          <w:sz w:val="16"/>
          <w:szCs w:val="16"/>
        </w:rPr>
        <w:t xml:space="preserve">CRUD </w:t>
      </w:r>
      <w:r>
        <w:rPr>
          <w:i/>
          <w:iCs/>
          <w:sz w:val="16"/>
          <w:szCs w:val="16"/>
        </w:rPr>
        <w:t>Team</w:t>
      </w:r>
    </w:p>
    <w:p w14:paraId="13865ED1" w14:textId="07E91FA5" w:rsidR="00D55144" w:rsidRDefault="00D55144" w:rsidP="007D743F">
      <w:r>
        <w:rPr>
          <w:noProof/>
        </w:rPr>
        <w:drawing>
          <wp:inline distT="0" distB="0" distL="0" distR="0" wp14:anchorId="488308EE" wp14:editId="012641CC">
            <wp:extent cx="3016250" cy="3432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6250" cy="3432175"/>
                    </a:xfrm>
                    <a:prstGeom prst="rect">
                      <a:avLst/>
                    </a:prstGeom>
                    <a:noFill/>
                    <a:ln>
                      <a:noFill/>
                    </a:ln>
                  </pic:spPr>
                </pic:pic>
              </a:graphicData>
            </a:graphic>
          </wp:inline>
        </w:drawing>
      </w:r>
    </w:p>
    <w:p w14:paraId="1E2392DE" w14:textId="64F19484" w:rsidR="00167E4F" w:rsidRPr="00167E4F" w:rsidRDefault="00167E4F" w:rsidP="00167E4F">
      <w:pPr>
        <w:jc w:val="center"/>
        <w:rPr>
          <w:i/>
          <w:iCs/>
        </w:rPr>
      </w:pPr>
      <w:r w:rsidRPr="006E13CF">
        <w:rPr>
          <w:b/>
          <w:sz w:val="16"/>
          <w:szCs w:val="16"/>
        </w:rPr>
        <w:t xml:space="preserve">Gambar </w:t>
      </w:r>
      <w:r>
        <w:rPr>
          <w:b/>
          <w:bCs/>
          <w:sz w:val="16"/>
          <w:szCs w:val="16"/>
        </w:rPr>
        <w:t>12</w:t>
      </w:r>
      <w:r w:rsidRPr="006E13CF">
        <w:rPr>
          <w:b/>
          <w:sz w:val="16"/>
          <w:szCs w:val="16"/>
        </w:rPr>
        <w:t>.</w:t>
      </w:r>
      <w:r w:rsidRPr="006E13CF">
        <w:rPr>
          <w:sz w:val="16"/>
          <w:szCs w:val="16"/>
        </w:rPr>
        <w:t xml:space="preserve"> </w:t>
      </w:r>
      <w:r>
        <w:rPr>
          <w:sz w:val="16"/>
          <w:szCs w:val="16"/>
        </w:rPr>
        <w:t xml:space="preserve">CRUD </w:t>
      </w:r>
      <w:r>
        <w:rPr>
          <w:i/>
          <w:iCs/>
          <w:sz w:val="16"/>
          <w:szCs w:val="16"/>
        </w:rPr>
        <w:t>Member Team</w:t>
      </w:r>
    </w:p>
    <w:p w14:paraId="156FC1B1" w14:textId="4401838C" w:rsidR="00D55144" w:rsidRDefault="00D55144" w:rsidP="007D743F">
      <w:r>
        <w:rPr>
          <w:noProof/>
        </w:rPr>
        <w:drawing>
          <wp:inline distT="0" distB="0" distL="0" distR="0" wp14:anchorId="042E0994" wp14:editId="04D820E8">
            <wp:extent cx="3016250" cy="151511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6250" cy="1515110"/>
                    </a:xfrm>
                    <a:prstGeom prst="rect">
                      <a:avLst/>
                    </a:prstGeom>
                    <a:noFill/>
                    <a:ln>
                      <a:noFill/>
                    </a:ln>
                  </pic:spPr>
                </pic:pic>
              </a:graphicData>
            </a:graphic>
          </wp:inline>
        </w:drawing>
      </w:r>
    </w:p>
    <w:p w14:paraId="12F0385A" w14:textId="20F2B0D2" w:rsidR="00167E4F" w:rsidRPr="00167E4F" w:rsidRDefault="00167E4F" w:rsidP="00167E4F">
      <w:pPr>
        <w:jc w:val="center"/>
      </w:pPr>
      <w:r w:rsidRPr="006E13CF">
        <w:rPr>
          <w:b/>
          <w:sz w:val="16"/>
          <w:szCs w:val="16"/>
        </w:rPr>
        <w:t xml:space="preserve">Gambar </w:t>
      </w:r>
      <w:r>
        <w:rPr>
          <w:b/>
          <w:bCs/>
          <w:sz w:val="16"/>
          <w:szCs w:val="16"/>
        </w:rPr>
        <w:t>13</w:t>
      </w:r>
      <w:r w:rsidRPr="006E13CF">
        <w:rPr>
          <w:b/>
          <w:sz w:val="16"/>
          <w:szCs w:val="16"/>
        </w:rPr>
        <w:t>.</w:t>
      </w:r>
      <w:r w:rsidRPr="006E13CF">
        <w:rPr>
          <w:sz w:val="16"/>
          <w:szCs w:val="16"/>
        </w:rPr>
        <w:t xml:space="preserve"> </w:t>
      </w:r>
      <w:r>
        <w:rPr>
          <w:sz w:val="16"/>
          <w:szCs w:val="16"/>
        </w:rPr>
        <w:t xml:space="preserve">CRUD </w:t>
      </w:r>
      <w:r>
        <w:rPr>
          <w:i/>
          <w:iCs/>
          <w:sz w:val="16"/>
          <w:szCs w:val="16"/>
        </w:rPr>
        <w:t xml:space="preserve">Member Team </w:t>
      </w:r>
      <w:r>
        <w:rPr>
          <w:sz w:val="16"/>
          <w:szCs w:val="16"/>
        </w:rPr>
        <w:t>Nilai</w:t>
      </w:r>
    </w:p>
    <w:p w14:paraId="09205DEA" w14:textId="37E1D7BB" w:rsidR="00D55144" w:rsidRDefault="00167E4F" w:rsidP="007D743F">
      <w:r>
        <w:rPr>
          <w:noProof/>
        </w:rPr>
        <w:drawing>
          <wp:inline distT="0" distB="0" distL="0" distR="0" wp14:anchorId="2B0D60EA" wp14:editId="796D48B8">
            <wp:extent cx="3016250" cy="2238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6250" cy="2238375"/>
                    </a:xfrm>
                    <a:prstGeom prst="rect">
                      <a:avLst/>
                    </a:prstGeom>
                    <a:noFill/>
                    <a:ln>
                      <a:noFill/>
                    </a:ln>
                  </pic:spPr>
                </pic:pic>
              </a:graphicData>
            </a:graphic>
          </wp:inline>
        </w:drawing>
      </w:r>
    </w:p>
    <w:p w14:paraId="2D8AF9D2" w14:textId="6CF7FF31" w:rsidR="00167E4F" w:rsidRPr="00167E4F" w:rsidRDefault="00167E4F" w:rsidP="00167E4F">
      <w:pPr>
        <w:jc w:val="center"/>
        <w:rPr>
          <w:i/>
          <w:iCs/>
        </w:rPr>
      </w:pPr>
      <w:r w:rsidRPr="006E13CF">
        <w:rPr>
          <w:b/>
          <w:sz w:val="16"/>
          <w:szCs w:val="16"/>
        </w:rPr>
        <w:t xml:space="preserve">Gambar </w:t>
      </w:r>
      <w:r>
        <w:rPr>
          <w:b/>
          <w:bCs/>
          <w:sz w:val="16"/>
          <w:szCs w:val="16"/>
        </w:rPr>
        <w:t>14</w:t>
      </w:r>
      <w:r w:rsidRPr="006E13CF">
        <w:rPr>
          <w:b/>
          <w:sz w:val="16"/>
          <w:szCs w:val="16"/>
        </w:rPr>
        <w:t>.</w:t>
      </w:r>
      <w:r w:rsidRPr="006E13CF">
        <w:rPr>
          <w:sz w:val="16"/>
          <w:szCs w:val="16"/>
        </w:rPr>
        <w:t xml:space="preserve"> </w:t>
      </w:r>
      <w:r>
        <w:rPr>
          <w:sz w:val="16"/>
          <w:szCs w:val="16"/>
        </w:rPr>
        <w:t xml:space="preserve">Halaman </w:t>
      </w:r>
      <w:proofErr w:type="spellStart"/>
      <w:r>
        <w:rPr>
          <w:i/>
          <w:iCs/>
          <w:sz w:val="16"/>
          <w:szCs w:val="16"/>
        </w:rPr>
        <w:t>Dashboard</w:t>
      </w:r>
      <w:proofErr w:type="spellEnd"/>
    </w:p>
    <w:p w14:paraId="6E1DEF15" w14:textId="47FD64CF" w:rsidR="00167E4F" w:rsidRDefault="00167E4F" w:rsidP="007D743F">
      <w:r>
        <w:rPr>
          <w:noProof/>
        </w:rPr>
        <w:drawing>
          <wp:inline distT="0" distB="0" distL="0" distR="0" wp14:anchorId="7422614F" wp14:editId="3CC046CB">
            <wp:extent cx="3016250" cy="4312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16250" cy="4312920"/>
                    </a:xfrm>
                    <a:prstGeom prst="rect">
                      <a:avLst/>
                    </a:prstGeom>
                    <a:noFill/>
                    <a:ln>
                      <a:noFill/>
                    </a:ln>
                  </pic:spPr>
                </pic:pic>
              </a:graphicData>
            </a:graphic>
          </wp:inline>
        </w:drawing>
      </w:r>
    </w:p>
    <w:p w14:paraId="5A19EE1C" w14:textId="1E1A81CE" w:rsidR="00167E4F" w:rsidRPr="00167E4F" w:rsidRDefault="00167E4F" w:rsidP="00167E4F">
      <w:pPr>
        <w:jc w:val="center"/>
        <w:rPr>
          <w:i/>
          <w:iCs/>
        </w:rPr>
      </w:pPr>
      <w:r w:rsidRPr="006E13CF">
        <w:rPr>
          <w:b/>
          <w:sz w:val="16"/>
          <w:szCs w:val="16"/>
        </w:rPr>
        <w:t xml:space="preserve">Gambar </w:t>
      </w:r>
      <w:r>
        <w:rPr>
          <w:b/>
          <w:bCs/>
          <w:sz w:val="16"/>
          <w:szCs w:val="16"/>
        </w:rPr>
        <w:t>15</w:t>
      </w:r>
      <w:r w:rsidRPr="006E13CF">
        <w:rPr>
          <w:b/>
          <w:sz w:val="16"/>
          <w:szCs w:val="16"/>
        </w:rPr>
        <w:t>.</w:t>
      </w:r>
      <w:r w:rsidRPr="006E13CF">
        <w:rPr>
          <w:sz w:val="16"/>
          <w:szCs w:val="16"/>
        </w:rPr>
        <w:t xml:space="preserve"> </w:t>
      </w:r>
      <w:r>
        <w:rPr>
          <w:sz w:val="16"/>
          <w:szCs w:val="16"/>
        </w:rPr>
        <w:t xml:space="preserve">Halaman </w:t>
      </w:r>
      <w:r>
        <w:rPr>
          <w:i/>
          <w:iCs/>
          <w:sz w:val="16"/>
          <w:szCs w:val="16"/>
        </w:rPr>
        <w:t xml:space="preserve">Landing </w:t>
      </w:r>
      <w:proofErr w:type="spellStart"/>
      <w:r>
        <w:rPr>
          <w:i/>
          <w:iCs/>
          <w:sz w:val="16"/>
          <w:szCs w:val="16"/>
        </w:rPr>
        <w:t>Page</w:t>
      </w:r>
      <w:proofErr w:type="spellEnd"/>
    </w:p>
    <w:p w14:paraId="5F113582" w14:textId="67B894DD" w:rsidR="00167E4F" w:rsidRPr="00F15CDE" w:rsidRDefault="00167E4F" w:rsidP="007D743F">
      <w:r>
        <w:t xml:space="preserve">Tahapan terakhir yaitu dilakukannya pengujian menggunakan </w:t>
      </w:r>
      <w:r>
        <w:rPr>
          <w:i/>
          <w:iCs/>
        </w:rPr>
        <w:t>black box testing</w:t>
      </w:r>
      <w:r>
        <w:t xml:space="preserve">, </w:t>
      </w:r>
      <w:r w:rsidR="000017CF">
        <w:t xml:space="preserve">UAT, dan kuesioner. Pada </w:t>
      </w:r>
      <w:r w:rsidR="00F15CDE">
        <w:t xml:space="preserve">pengujian </w:t>
      </w:r>
      <w:r w:rsidR="00F15CDE">
        <w:rPr>
          <w:i/>
          <w:iCs/>
        </w:rPr>
        <w:t xml:space="preserve">black box testing </w:t>
      </w:r>
      <w:r w:rsidR="00F15CDE">
        <w:t xml:space="preserve">didapatkan persentase keberhasilan fungsional pada fitur sebesar 88,46%, sedangkan pada pengujian UAT dengan jumlah responden sebanyak 29 didapatkan persentase keberhasilan mencapai 99,3%. Adapun pengujian yang dilakukan dengan kuesioner mendapat persentase sebesar 84,67% dengan interpretasi sangat baik. </w:t>
      </w:r>
    </w:p>
    <w:p w14:paraId="44EED6E2" w14:textId="77777777" w:rsidR="00DD1184" w:rsidRPr="005472FD" w:rsidRDefault="00DD1184" w:rsidP="00EA554E">
      <w:pPr>
        <w:pStyle w:val="kesimpulan"/>
      </w:pPr>
      <w:r w:rsidRPr="005472FD">
        <w:lastRenderedPageBreak/>
        <w:t>KESIMPULAN</w:t>
      </w:r>
    </w:p>
    <w:p w14:paraId="08DFE454" w14:textId="0E2312C9" w:rsidR="00DD1184" w:rsidRPr="005472FD" w:rsidRDefault="00F15CDE" w:rsidP="002B1004">
      <w:r>
        <w:t xml:space="preserve">Berdasarkan hasil penelitian yang telah didapat </w:t>
      </w:r>
      <w:r w:rsidR="00855C89">
        <w:t xml:space="preserve">melalui tahapan analisis kebutuhan pengguna, perancangan sistem, implementasi, serta pengujian dan hasil, </w:t>
      </w:r>
      <w:r>
        <w:t xml:space="preserve">maka dapat disimpulkan bahwa </w:t>
      </w:r>
      <w:r w:rsidR="00855C89">
        <w:t xml:space="preserve">aplikasi Link-Match STT-NF modul dosen dapat mendukung program </w:t>
      </w:r>
      <w:r w:rsidR="00855C89">
        <w:rPr>
          <w:i/>
          <w:iCs/>
        </w:rPr>
        <w:t xml:space="preserve">link and match </w:t>
      </w:r>
      <w:r w:rsidR="00855C89">
        <w:t xml:space="preserve">di STT-NF. Hal tersebut diambil berdasarkan pengujian UAT yang mencapai persentase 99,3% serta pengujian kuesioner dengan persentase 84,67% dan mendapat interpretasi sangat baik. </w:t>
      </w:r>
      <w:r w:rsidR="002B1004">
        <w:t xml:space="preserve">Namun hal tersebut belum sepenuhnya sesuai dengan kebutuhan pada program </w:t>
      </w:r>
      <w:r w:rsidR="002B1004">
        <w:rPr>
          <w:i/>
          <w:iCs/>
        </w:rPr>
        <w:t xml:space="preserve">link and match </w:t>
      </w:r>
      <w:r w:rsidR="002B1004">
        <w:t>di STT-NF dikarenakan terdapat beberapa saran yang perlu dipertimbangkan agar aplikasi ini dapat berjalan dengan baik.</w:t>
      </w:r>
    </w:p>
    <w:p w14:paraId="1047220A" w14:textId="178E1634" w:rsidR="00DD1184" w:rsidRPr="005472FD" w:rsidRDefault="00DD1184" w:rsidP="00EA554E">
      <w:pPr>
        <w:pStyle w:val="kesimpulan"/>
      </w:pPr>
      <w:r w:rsidRPr="005472FD">
        <w:t>Ucapan Terima Kasih</w:t>
      </w:r>
    </w:p>
    <w:p w14:paraId="08635C73" w14:textId="10FC2608" w:rsidR="00DA00FF" w:rsidRPr="00DA00FF" w:rsidRDefault="00111AFC" w:rsidP="00534A8F">
      <w:r>
        <w:t xml:space="preserve">Penulis mengucapkan terima kasih kepada pihak-pihak yang telah membantu dalam membantu menyusun penelitian ini, sehingga penulis dapat menyelesaikannya dengan baik khususnya kepada Allah </w:t>
      </w:r>
      <w:r>
        <w:rPr>
          <w:i/>
          <w:iCs/>
        </w:rPr>
        <w:t xml:space="preserve">subhanahu wa ta’ala </w:t>
      </w:r>
      <w:r w:rsidRPr="00111AFC">
        <w:t>dan</w:t>
      </w:r>
      <w:r w:rsidR="00534A8F">
        <w:t xml:space="preserve"> pihak</w:t>
      </w:r>
      <w:r w:rsidRPr="00111AFC">
        <w:t xml:space="preserve"> </w:t>
      </w:r>
      <w:r>
        <w:t>Sekolah Tinggi Teknologi Terpadu Nurul Fikri.</w:t>
      </w:r>
    </w:p>
    <w:p w14:paraId="7172DB0C" w14:textId="33A4D00D" w:rsidR="00EA554E" w:rsidRPr="005472FD" w:rsidRDefault="00DD1184" w:rsidP="00EA554E">
      <w:pPr>
        <w:pStyle w:val="kesimpulan"/>
      </w:pPr>
      <w:r w:rsidRPr="005472FD">
        <w:t>DAFTAR PUSTAKA</w:t>
      </w:r>
    </w:p>
    <w:p w14:paraId="3DD3BCAC" w14:textId="12F07609" w:rsidR="00175807" w:rsidRPr="00175807" w:rsidRDefault="00410AF1" w:rsidP="0017580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175807" w:rsidRPr="00175807">
        <w:rPr>
          <w:rFonts w:cs="Times New Roman"/>
          <w:noProof/>
          <w:szCs w:val="24"/>
        </w:rPr>
        <w:t>[1]</w:t>
      </w:r>
      <w:r w:rsidR="00175807" w:rsidRPr="00175807">
        <w:rPr>
          <w:rFonts w:cs="Times New Roman"/>
          <w:noProof/>
          <w:szCs w:val="24"/>
        </w:rPr>
        <w:tab/>
        <w:t xml:space="preserve">E. P. Disas, “Link and Match sebagai Kebijakan Pendidikan Kejuruan,” </w:t>
      </w:r>
      <w:r w:rsidR="00175807" w:rsidRPr="00175807">
        <w:rPr>
          <w:rFonts w:cs="Times New Roman"/>
          <w:i/>
          <w:iCs/>
          <w:noProof/>
          <w:szCs w:val="24"/>
        </w:rPr>
        <w:t>J. Penelit. Pendidik.</w:t>
      </w:r>
      <w:r w:rsidR="00175807" w:rsidRPr="00175807">
        <w:rPr>
          <w:rFonts w:cs="Times New Roman"/>
          <w:noProof/>
          <w:szCs w:val="24"/>
        </w:rPr>
        <w:t>, vol. 18, no. 2, pp. 231–242, 2018.</w:t>
      </w:r>
    </w:p>
    <w:p w14:paraId="7EF9DE29"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2]</w:t>
      </w:r>
      <w:r w:rsidRPr="00175807">
        <w:rPr>
          <w:rFonts w:cs="Times New Roman"/>
          <w:noProof/>
          <w:szCs w:val="24"/>
        </w:rPr>
        <w:tab/>
        <w:t xml:space="preserve">“Program Class Link &amp; Match di STT Terpadu Nurul Fikri,” </w:t>
      </w:r>
      <w:r w:rsidRPr="00175807">
        <w:rPr>
          <w:rFonts w:cs="Times New Roman"/>
          <w:i/>
          <w:iCs/>
          <w:noProof/>
          <w:szCs w:val="24"/>
        </w:rPr>
        <w:t>Sekolah Tinggi Teknologi Terpadu Nurul Fikri</w:t>
      </w:r>
      <w:r w:rsidRPr="00175807">
        <w:rPr>
          <w:rFonts w:cs="Times New Roman"/>
          <w:noProof/>
          <w:szCs w:val="24"/>
        </w:rPr>
        <w:t>, 2019. https://nurulfikri.ac.id/program-class-link-match-di-stt-terpadu-nurul-fikri/%0A (accessed Feb. 16, 2021).</w:t>
      </w:r>
    </w:p>
    <w:p w14:paraId="52CCB644"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3]</w:t>
      </w:r>
      <w:r w:rsidRPr="00175807">
        <w:rPr>
          <w:rFonts w:cs="Times New Roman"/>
          <w:noProof/>
          <w:szCs w:val="24"/>
        </w:rPr>
        <w:tab/>
        <w:t xml:space="preserve">A. W. Kusuma, N. Santoso, and A. A. Soebroto, “Aplikasi Manajemen Multi Proyek menggunakan Metode Scrum,” </w:t>
      </w:r>
      <w:r w:rsidRPr="00175807">
        <w:rPr>
          <w:rFonts w:cs="Times New Roman"/>
          <w:i/>
          <w:iCs/>
          <w:noProof/>
          <w:szCs w:val="24"/>
        </w:rPr>
        <w:t>J. Pengemb. Teknol. Inf. dan Ilmu Komput.</w:t>
      </w:r>
      <w:r w:rsidRPr="00175807">
        <w:rPr>
          <w:rFonts w:cs="Times New Roman"/>
          <w:noProof/>
          <w:szCs w:val="24"/>
        </w:rPr>
        <w:t>, vol. 3, no. 9, pp. 8905–8913, 2019.</w:t>
      </w:r>
    </w:p>
    <w:p w14:paraId="127933C9"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4]</w:t>
      </w:r>
      <w:r w:rsidRPr="00175807">
        <w:rPr>
          <w:rFonts w:cs="Times New Roman"/>
          <w:noProof/>
          <w:szCs w:val="24"/>
        </w:rPr>
        <w:tab/>
        <w:t xml:space="preserve">R. A. Azdy and A. SN, “Implementasi Scrum Pada Pengembangan Software Terdistribusi,” </w:t>
      </w:r>
      <w:r w:rsidRPr="00175807">
        <w:rPr>
          <w:rFonts w:cs="Times New Roman"/>
          <w:i/>
          <w:iCs/>
          <w:noProof/>
          <w:szCs w:val="24"/>
        </w:rPr>
        <w:t>Semin. Nas. Inform.</w:t>
      </w:r>
      <w:r w:rsidRPr="00175807">
        <w:rPr>
          <w:rFonts w:cs="Times New Roman"/>
          <w:noProof/>
          <w:szCs w:val="24"/>
        </w:rPr>
        <w:t>, vol. 2012, no. semnasIF, pp. 32–37, 2012.</w:t>
      </w:r>
    </w:p>
    <w:p w14:paraId="4EC45AC5"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5]</w:t>
      </w:r>
      <w:r w:rsidRPr="00175807">
        <w:rPr>
          <w:rFonts w:cs="Times New Roman"/>
          <w:noProof/>
          <w:szCs w:val="24"/>
        </w:rPr>
        <w:tab/>
        <w:t xml:space="preserve">Haviluddin, “Memahami Penggunaan UML ( Unified Modelling Language ),” </w:t>
      </w:r>
      <w:r w:rsidRPr="00175807">
        <w:rPr>
          <w:rFonts w:cs="Times New Roman"/>
          <w:i/>
          <w:iCs/>
          <w:noProof/>
          <w:szCs w:val="24"/>
        </w:rPr>
        <w:t>J. Inform. Mulawarman</w:t>
      </w:r>
      <w:r w:rsidRPr="00175807">
        <w:rPr>
          <w:rFonts w:cs="Times New Roman"/>
          <w:noProof/>
          <w:szCs w:val="24"/>
        </w:rPr>
        <w:t>, vol. 6, no. 1, pp. 1–15, 2011, [Online]. Available: https://informatikamulawarman.files.wordpress.com/2011/10/01-jurnal-informatika-mulawarman-feb-2011.pdf.</w:t>
      </w:r>
    </w:p>
    <w:p w14:paraId="5DDB0C9C"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6]</w:t>
      </w:r>
      <w:r w:rsidRPr="00175807">
        <w:rPr>
          <w:rFonts w:cs="Times New Roman"/>
          <w:noProof/>
          <w:szCs w:val="24"/>
        </w:rPr>
        <w:tab/>
        <w:t xml:space="preserve">I. G. Handika and A. Purbasari, “Pemanfaatan Framework Laravel Dalam Pembangunan Aplikasi E-Travel Berbasis Website,” </w:t>
      </w:r>
      <w:r w:rsidRPr="00175807">
        <w:rPr>
          <w:rFonts w:cs="Times New Roman"/>
          <w:i/>
          <w:iCs/>
          <w:noProof/>
          <w:szCs w:val="24"/>
        </w:rPr>
        <w:t>Konf. Nas. Sist. Inf. STMIK Atma Luhur Pangkalpinang</w:t>
      </w:r>
      <w:r w:rsidRPr="00175807">
        <w:rPr>
          <w:rFonts w:cs="Times New Roman"/>
          <w:noProof/>
          <w:szCs w:val="24"/>
        </w:rPr>
        <w:t>, pp. 1329–1334, 2018.</w:t>
      </w:r>
    </w:p>
    <w:p w14:paraId="377F9CBB"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7]</w:t>
      </w:r>
      <w:r w:rsidRPr="00175807">
        <w:rPr>
          <w:rFonts w:cs="Times New Roman"/>
          <w:noProof/>
          <w:szCs w:val="24"/>
        </w:rPr>
        <w:tab/>
        <w:t xml:space="preserve">R. Aminullah, A. Suprayogi, and A. Sukmono, “APLIKASI PGROUTING UNTUK PENENTUAN RUTE ALTERNATIF MENUJU WISATA BATIK DI KOTA PEKALONGAN BERBASIS WEBGIS,” </w:t>
      </w:r>
      <w:r w:rsidRPr="00175807">
        <w:rPr>
          <w:rFonts w:cs="Times New Roman"/>
          <w:i/>
          <w:iCs/>
          <w:noProof/>
          <w:szCs w:val="24"/>
        </w:rPr>
        <w:t>J. Geod. Undip</w:t>
      </w:r>
      <w:r w:rsidRPr="00175807">
        <w:rPr>
          <w:rFonts w:cs="Times New Roman"/>
          <w:noProof/>
          <w:szCs w:val="24"/>
        </w:rPr>
        <w:t>, vol. 4, no. 1, p. 42, 2015.</w:t>
      </w:r>
    </w:p>
    <w:p w14:paraId="35AC8687"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8]</w:t>
      </w:r>
      <w:r w:rsidRPr="00175807">
        <w:rPr>
          <w:rFonts w:cs="Times New Roman"/>
          <w:noProof/>
          <w:szCs w:val="24"/>
        </w:rPr>
        <w:tab/>
        <w:t xml:space="preserve">M. S. Mustaqbal, R. F. Firdaus, and H. Rahmadi, “PENGUJIAN APLIKASI MENGGUNAKAN BLACK BOX TESTING BOUNDARY VALUE ANALYSIS (Studi Kasus : Aplikasi Prediksi Kelulusan SNMPTN),” </w:t>
      </w:r>
      <w:r w:rsidRPr="00175807">
        <w:rPr>
          <w:rFonts w:cs="Times New Roman"/>
          <w:i/>
          <w:iCs/>
          <w:noProof/>
          <w:szCs w:val="24"/>
        </w:rPr>
        <w:t>J. Ilm. Teknol. Inf. Terap.</w:t>
      </w:r>
      <w:r w:rsidRPr="00175807">
        <w:rPr>
          <w:rFonts w:cs="Times New Roman"/>
          <w:noProof/>
          <w:szCs w:val="24"/>
        </w:rPr>
        <w:t>, vol. I, no. 3, pp. 31–36, 2015.</w:t>
      </w:r>
    </w:p>
    <w:p w14:paraId="36B1C5A8"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9]</w:t>
      </w:r>
      <w:r w:rsidRPr="00175807">
        <w:rPr>
          <w:rFonts w:cs="Times New Roman"/>
          <w:noProof/>
          <w:szCs w:val="24"/>
        </w:rPr>
        <w:tab/>
        <w:t xml:space="preserve">D. W. Utomo, D. Kurniawan, and Y. P. Astuti, “Teknik Pengujian Perangkat Lunak Dalam Evaluasi Sistem Layanan Mandiri Pemantauan Haji Pada Kementerian Agama Provinsi Jawa Tengah,” </w:t>
      </w:r>
      <w:r w:rsidRPr="00175807">
        <w:rPr>
          <w:rFonts w:cs="Times New Roman"/>
          <w:i/>
          <w:iCs/>
          <w:noProof/>
          <w:szCs w:val="24"/>
        </w:rPr>
        <w:t>J. SIMETRIS</w:t>
      </w:r>
      <w:r w:rsidRPr="00175807">
        <w:rPr>
          <w:rFonts w:cs="Times New Roman"/>
          <w:noProof/>
          <w:szCs w:val="24"/>
        </w:rPr>
        <w:t>, vol. 9, no. 2, pp. 731–746, 2018, doi: 10.24176/simet.v9i2.2289.</w:t>
      </w:r>
    </w:p>
    <w:p w14:paraId="5CF884FD"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10]</w:t>
      </w:r>
      <w:r w:rsidRPr="00175807">
        <w:rPr>
          <w:rFonts w:cs="Times New Roman"/>
          <w:noProof/>
          <w:szCs w:val="24"/>
        </w:rPr>
        <w:tab/>
        <w:t xml:space="preserve">M. S. Palupi, “Pengembangan Tes Hasil Belajar Matematika Materi Menyelesaikan Masalah Yang Berkaitan Dengan Waktu, Jarak Dan Kecepatan Untuk Siswa Kelas V,” </w:t>
      </w:r>
      <w:r w:rsidRPr="00175807">
        <w:rPr>
          <w:rFonts w:cs="Times New Roman"/>
          <w:i/>
          <w:iCs/>
          <w:noProof/>
          <w:szCs w:val="24"/>
        </w:rPr>
        <w:t>J. Penelit. (Edisi Khusus PGSD)</w:t>
      </w:r>
      <w:r w:rsidRPr="00175807">
        <w:rPr>
          <w:rFonts w:cs="Times New Roman"/>
          <w:noProof/>
          <w:szCs w:val="24"/>
        </w:rPr>
        <w:t>, vol. 20, no. 2, pp. 151–157, 2016.</w:t>
      </w:r>
    </w:p>
    <w:p w14:paraId="4512B846" w14:textId="77777777" w:rsidR="00175807" w:rsidRPr="00175807" w:rsidRDefault="00175807" w:rsidP="00175807">
      <w:pPr>
        <w:widowControl w:val="0"/>
        <w:autoSpaceDE w:val="0"/>
        <w:autoSpaceDN w:val="0"/>
        <w:adjustRightInd w:val="0"/>
        <w:spacing w:line="240" w:lineRule="auto"/>
        <w:ind w:left="640" w:hanging="640"/>
        <w:rPr>
          <w:rFonts w:cs="Times New Roman"/>
          <w:noProof/>
          <w:szCs w:val="24"/>
        </w:rPr>
      </w:pPr>
      <w:r w:rsidRPr="00175807">
        <w:rPr>
          <w:rFonts w:cs="Times New Roman"/>
          <w:noProof/>
          <w:szCs w:val="24"/>
        </w:rPr>
        <w:t>[11]</w:t>
      </w:r>
      <w:r w:rsidRPr="00175807">
        <w:rPr>
          <w:rFonts w:cs="Times New Roman"/>
          <w:noProof/>
          <w:szCs w:val="24"/>
        </w:rPr>
        <w:tab/>
        <w:t xml:space="preserve">Maryuliana, I. M. I. Subroto, and S. F. C. Haviana, “Sistem Informasi Angket Pengukuran Skala Kebutuhan Materi Pembelajaran Tambahan Sebagai Pendukung Pengambilan Keputusan Di Sekolah Menengah Atas Menggunakan Skala Likert,” </w:t>
      </w:r>
      <w:r w:rsidRPr="00175807">
        <w:rPr>
          <w:rFonts w:cs="Times New Roman"/>
          <w:i/>
          <w:iCs/>
          <w:noProof/>
          <w:szCs w:val="24"/>
        </w:rPr>
        <w:t>J. Transistor Elektro dan Inform. (TRANSISTOR EI)</w:t>
      </w:r>
      <w:r w:rsidRPr="00175807">
        <w:rPr>
          <w:rFonts w:cs="Times New Roman"/>
          <w:noProof/>
          <w:szCs w:val="24"/>
        </w:rPr>
        <w:t>, vol. 1, no. 2, pp. 1–12, 2016.</w:t>
      </w:r>
    </w:p>
    <w:p w14:paraId="7A343183" w14:textId="77777777" w:rsidR="00175807" w:rsidRPr="00175807" w:rsidRDefault="00175807" w:rsidP="00175807">
      <w:pPr>
        <w:widowControl w:val="0"/>
        <w:autoSpaceDE w:val="0"/>
        <w:autoSpaceDN w:val="0"/>
        <w:adjustRightInd w:val="0"/>
        <w:spacing w:line="240" w:lineRule="auto"/>
        <w:ind w:left="640" w:hanging="640"/>
        <w:rPr>
          <w:rFonts w:cs="Times New Roman"/>
          <w:noProof/>
        </w:rPr>
      </w:pPr>
      <w:r w:rsidRPr="00175807">
        <w:rPr>
          <w:rFonts w:cs="Times New Roman"/>
          <w:noProof/>
          <w:szCs w:val="24"/>
        </w:rPr>
        <w:t>[12]</w:t>
      </w:r>
      <w:r w:rsidRPr="00175807">
        <w:rPr>
          <w:rFonts w:cs="Times New Roman"/>
          <w:noProof/>
          <w:szCs w:val="24"/>
        </w:rPr>
        <w:tab/>
        <w:t xml:space="preserve">Z. Abidin and S. Purbawanto, “PEMAHAMAN SISWA TERHADAP PEMANFAATAN MEDIA PEMBELAJARAN BERBASIS LIVEWIRE PADA MATA PELAJARAN TEKNIK LISTRIK KELAS X JURUSAN AUDIO VIDEO DI SMK NEGERI 4 SEMARANG,” </w:t>
      </w:r>
      <w:r w:rsidRPr="00175807">
        <w:rPr>
          <w:rFonts w:cs="Times New Roman"/>
          <w:i/>
          <w:iCs/>
          <w:noProof/>
          <w:szCs w:val="24"/>
        </w:rPr>
        <w:t>Edu Elektr. J.</w:t>
      </w:r>
      <w:r w:rsidRPr="00175807">
        <w:rPr>
          <w:rFonts w:cs="Times New Roman"/>
          <w:noProof/>
          <w:szCs w:val="24"/>
        </w:rPr>
        <w:t>, vol. 4, no. 1, pp. 38–49, 2015, [Online]. Available: https://journal.unnes.ac.id/sju/index.php/eduel/article/view/7800.</w:t>
      </w:r>
    </w:p>
    <w:p w14:paraId="703C0945" w14:textId="3BB093E8" w:rsidR="005F4BE9" w:rsidRPr="00696BA1" w:rsidRDefault="00410AF1" w:rsidP="00696BA1">
      <w:pPr>
        <w:rPr>
          <w:color w:val="FF0000"/>
        </w:rPr>
        <w:sectPr w:rsidR="005F4BE9" w:rsidRPr="00696BA1" w:rsidSect="007D743F">
          <w:type w:val="continuous"/>
          <w:pgSz w:w="11906" w:h="16838"/>
          <w:pgMar w:top="1440" w:right="907" w:bottom="1440" w:left="907" w:header="720" w:footer="720" w:gutter="0"/>
          <w:cols w:num="2" w:space="567"/>
          <w:titlePg/>
          <w:docGrid w:linePitch="360"/>
        </w:sectPr>
      </w:pPr>
      <w:r>
        <w:fldChar w:fldCharType="end"/>
      </w:r>
    </w:p>
    <w:p w14:paraId="33C47CC9" w14:textId="5C9B53A6" w:rsidR="00744038" w:rsidRPr="005472FD" w:rsidRDefault="00744038" w:rsidP="00C03F9E"/>
    <w:sectPr w:rsidR="00744038" w:rsidRPr="005472FD" w:rsidSect="008D1650">
      <w:type w:val="continuous"/>
      <w:pgSz w:w="11906" w:h="16838"/>
      <w:pgMar w:top="1440" w:right="907" w:bottom="1440" w:left="907" w:header="397"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8C409" w14:textId="77777777" w:rsidR="0021235D" w:rsidRDefault="0021235D" w:rsidP="00AA2821">
      <w:pPr>
        <w:spacing w:after="0" w:line="240" w:lineRule="auto"/>
      </w:pPr>
      <w:r>
        <w:separator/>
      </w:r>
    </w:p>
  </w:endnote>
  <w:endnote w:type="continuationSeparator" w:id="0">
    <w:p w14:paraId="3D9551E0" w14:textId="77777777" w:rsidR="0021235D" w:rsidRDefault="0021235D" w:rsidP="00AA2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0" w:name="_Hlk46789801"/>
  <w:p w14:paraId="55126113" w14:textId="77777777" w:rsidR="00D55144" w:rsidRDefault="00D55144" w:rsidP="00CD0F31">
    <w:pPr>
      <w:pStyle w:val="Footer"/>
      <w:ind w:hanging="2"/>
      <w:rPr>
        <w:sz w:val="18"/>
        <w:szCs w:val="18"/>
      </w:rPr>
    </w:pPr>
    <w:r>
      <w:rPr>
        <w:noProof/>
        <w:sz w:val="18"/>
        <w:szCs w:val="18"/>
      </w:rPr>
      <mc:AlternateContent>
        <mc:Choice Requires="wps">
          <w:drawing>
            <wp:anchor distT="0" distB="0" distL="114300" distR="114300" simplePos="0" relativeHeight="251657728" behindDoc="0" locked="0" layoutInCell="1" allowOverlap="1" wp14:anchorId="00B5D94D" wp14:editId="5B5E1F56">
              <wp:simplePos x="0" y="0"/>
              <wp:positionH relativeFrom="column">
                <wp:posOffset>-17813</wp:posOffset>
              </wp:positionH>
              <wp:positionV relativeFrom="paragraph">
                <wp:posOffset>13178</wp:posOffset>
              </wp:positionV>
              <wp:extent cx="5941126"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9411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A6D62B" id="Straight Connector 2"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1.05pt" to="466.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" strokecolor="black [3213]" strokeweight=".5pt">
              <v:stroke joinstyle="miter"/>
            </v:line>
          </w:pict>
        </mc:Fallback>
      </mc:AlternateContent>
    </w:r>
  </w:p>
  <w:p w14:paraId="3D22F24A" w14:textId="3C1C1A45" w:rsidR="00D55144" w:rsidRPr="00FA5CD8" w:rsidRDefault="00D55144" w:rsidP="00CD0F31">
    <w:pPr>
      <w:pStyle w:val="Footer"/>
    </w:pPr>
    <w:r w:rsidRPr="00F17C7A">
      <w:rPr>
        <w:sz w:val="16"/>
        <w:szCs w:val="16"/>
      </w:rPr>
      <w:t xml:space="preserve">Diterima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revisi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terima untuk publikasi </w:t>
    </w:r>
    <w:bookmarkEnd w:id="0"/>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rPr>
      <w:t>)</w:t>
    </w:r>
  </w:p>
  <w:p w14:paraId="4132CDEA" w14:textId="77777777" w:rsidR="00D55144" w:rsidRDefault="00D55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9A1D0" w14:textId="77777777" w:rsidR="0021235D" w:rsidRDefault="0021235D" w:rsidP="00AA2821">
      <w:pPr>
        <w:spacing w:after="0" w:line="240" w:lineRule="auto"/>
      </w:pPr>
      <w:r>
        <w:separator/>
      </w:r>
    </w:p>
  </w:footnote>
  <w:footnote w:type="continuationSeparator" w:id="0">
    <w:p w14:paraId="7436CE06" w14:textId="77777777" w:rsidR="0021235D" w:rsidRDefault="0021235D" w:rsidP="00AA2821">
      <w:pPr>
        <w:spacing w:after="0" w:line="240" w:lineRule="auto"/>
      </w:pPr>
      <w:r>
        <w:continuationSeparator/>
      </w:r>
    </w:p>
  </w:footnote>
  <w:footnote w:id="1">
    <w:p w14:paraId="410BBF3B" w14:textId="64B3F73F" w:rsidR="00D55144" w:rsidRDefault="00D55144" w:rsidP="00630191">
      <w:pPr>
        <w:pStyle w:val="FootnoteText"/>
      </w:pPr>
      <w:r>
        <w:rPr>
          <w:rStyle w:val="FootnoteReference"/>
        </w:rPr>
        <w:footnoteRef/>
      </w:r>
      <w:r>
        <w:t xml:space="preserve"> </w:t>
      </w:r>
      <w:proofErr w:type="spellStart"/>
      <w:r w:rsidRPr="00630191">
        <w:rPr>
          <w:i/>
          <w:iCs/>
          <w:vertAlign w:val="superscript"/>
        </w:rPr>
        <w:t>Icon</w:t>
      </w:r>
      <w:proofErr w:type="spellEnd"/>
      <w:r w:rsidRPr="00630191">
        <w:rPr>
          <w:i/>
          <w:iCs/>
          <w:vertAlign w:val="superscript"/>
        </w:rPr>
        <w:t xml:space="preserve"> </w:t>
      </w:r>
      <w:proofErr w:type="spellStart"/>
      <w:r w:rsidRPr="00630191">
        <w:rPr>
          <w:i/>
          <w:iCs/>
          <w:vertAlign w:val="superscript"/>
        </w:rPr>
        <w:t>made</w:t>
      </w:r>
      <w:proofErr w:type="spellEnd"/>
      <w:r w:rsidRPr="00630191">
        <w:rPr>
          <w:i/>
          <w:iCs/>
          <w:vertAlign w:val="superscript"/>
        </w:rPr>
        <w:t xml:space="preserve"> </w:t>
      </w:r>
      <w:proofErr w:type="spellStart"/>
      <w:r w:rsidRPr="00630191">
        <w:rPr>
          <w:i/>
          <w:iCs/>
          <w:vertAlign w:val="superscript"/>
        </w:rPr>
        <w:t>by</w:t>
      </w:r>
      <w:proofErr w:type="spellEnd"/>
      <w:r w:rsidRPr="00630191">
        <w:rPr>
          <w:i/>
          <w:iCs/>
          <w:vertAlign w:val="superscript"/>
        </w:rPr>
        <w:t xml:space="preserve"> </w:t>
      </w:r>
      <w:proofErr w:type="spellStart"/>
      <w:r w:rsidRPr="00630191">
        <w:rPr>
          <w:i/>
          <w:iCs/>
          <w:vertAlign w:val="superscript"/>
        </w:rPr>
        <w:t>Freepik</w:t>
      </w:r>
      <w:proofErr w:type="spellEnd"/>
      <w:r w:rsidRPr="00630191">
        <w:rPr>
          <w:i/>
          <w:iCs/>
          <w:vertAlign w:val="superscript"/>
        </w:rPr>
        <w:t xml:space="preserve">, </w:t>
      </w:r>
      <w:proofErr w:type="spellStart"/>
      <w:r w:rsidRPr="00630191">
        <w:rPr>
          <w:i/>
          <w:iCs/>
          <w:vertAlign w:val="superscript"/>
        </w:rPr>
        <w:t>srip</w:t>
      </w:r>
      <w:proofErr w:type="spellEnd"/>
      <w:r w:rsidRPr="00630191">
        <w:rPr>
          <w:i/>
          <w:iCs/>
          <w:vertAlign w:val="superscript"/>
        </w:rPr>
        <w:t xml:space="preserve">, </w:t>
      </w:r>
      <w:proofErr w:type="spellStart"/>
      <w:r w:rsidRPr="00630191">
        <w:rPr>
          <w:i/>
          <w:iCs/>
          <w:vertAlign w:val="superscript"/>
        </w:rPr>
        <w:t>Darlus</w:t>
      </w:r>
      <w:proofErr w:type="spellEnd"/>
      <w:r w:rsidRPr="00630191">
        <w:rPr>
          <w:i/>
          <w:iCs/>
          <w:vertAlign w:val="superscript"/>
        </w:rPr>
        <w:t xml:space="preserve"> Dan, </w:t>
      </w:r>
      <w:proofErr w:type="spellStart"/>
      <w:r w:rsidRPr="00630191">
        <w:rPr>
          <w:i/>
          <w:iCs/>
          <w:vertAlign w:val="superscript"/>
        </w:rPr>
        <w:t>monkik</w:t>
      </w:r>
      <w:proofErr w:type="spellEnd"/>
      <w:r w:rsidRPr="00630191">
        <w:rPr>
          <w:i/>
          <w:iCs/>
          <w:vertAlign w:val="superscript"/>
        </w:rPr>
        <w:t xml:space="preserve">, </w:t>
      </w:r>
      <w:proofErr w:type="spellStart"/>
      <w:r w:rsidRPr="00630191">
        <w:rPr>
          <w:i/>
          <w:iCs/>
          <w:vertAlign w:val="superscript"/>
        </w:rPr>
        <w:t>surang</w:t>
      </w:r>
      <w:proofErr w:type="spellEnd"/>
      <w:r w:rsidRPr="00630191">
        <w:rPr>
          <w:i/>
          <w:iCs/>
          <w:vertAlign w:val="superscript"/>
        </w:rPr>
        <w:t xml:space="preserve">, and </w:t>
      </w:r>
      <w:proofErr w:type="spellStart"/>
      <w:r w:rsidRPr="00630191">
        <w:rPr>
          <w:i/>
          <w:iCs/>
          <w:vertAlign w:val="superscript"/>
        </w:rPr>
        <w:t>Eucalyp</w:t>
      </w:r>
      <w:proofErr w:type="spellEnd"/>
      <w:r w:rsidRPr="00630191">
        <w:rPr>
          <w:i/>
          <w:iCs/>
          <w:vertAlign w:val="superscript"/>
        </w:rPr>
        <w:t xml:space="preserve"> </w:t>
      </w:r>
      <w:proofErr w:type="spellStart"/>
      <w:r w:rsidRPr="00630191">
        <w:rPr>
          <w:i/>
          <w:iCs/>
          <w:vertAlign w:val="superscript"/>
        </w:rPr>
        <w:t>from</w:t>
      </w:r>
      <w:proofErr w:type="spellEnd"/>
      <w:r>
        <w:rPr>
          <w:i/>
          <w:iCs/>
          <w:vertAlign w:val="superscript"/>
        </w:rPr>
        <w:t xml:space="preserve"> </w:t>
      </w:r>
      <w:r w:rsidRPr="00630191">
        <w:rPr>
          <w:i/>
          <w:iCs/>
          <w:vertAlign w:val="superscript"/>
        </w:rPr>
        <w:t>www.flaticon.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263176"/>
      <w:docPartObj>
        <w:docPartGallery w:val="Page Numbers (Top of Page)"/>
        <w:docPartUnique/>
      </w:docPartObj>
    </w:sdtPr>
    <w:sdtEndPr>
      <w:rPr>
        <w:color w:val="FF0000"/>
        <w:spacing w:val="60"/>
      </w:rPr>
    </w:sdtEndPr>
    <w:sdtContent>
      <w:p w14:paraId="24FA59DC" w14:textId="3C468A0F" w:rsidR="00D55144" w:rsidRDefault="00D55144">
        <w:pPr>
          <w:pStyle w:val="Header"/>
          <w:pBdr>
            <w:bottom w:val="single" w:sz="4" w:space="1" w:color="D9D9D9" w:themeColor="background1" w:themeShade="D9"/>
          </w:pBdr>
          <w:rPr>
            <w:b/>
            <w:bCs/>
          </w:rPr>
        </w:pPr>
        <w:r>
          <w:fldChar w:fldCharType="begin"/>
        </w:r>
        <w:r>
          <w:instrText>PAGE   \* MERGEFORMAT</w:instrText>
        </w:r>
        <w:r>
          <w:fldChar w:fldCharType="separate"/>
        </w:r>
        <w:r>
          <w:rPr>
            <w:b/>
            <w:bCs/>
          </w:rPr>
          <w:t>2</w:t>
        </w:r>
        <w:r>
          <w:rPr>
            <w:b/>
            <w:bCs/>
          </w:rPr>
          <w:fldChar w:fldCharType="end"/>
        </w:r>
        <w:r>
          <w:rPr>
            <w:b/>
            <w:bCs/>
          </w:rPr>
          <w:t xml:space="preserve"> | </w:t>
        </w:r>
        <w:r w:rsidRPr="00DD1184">
          <w:rPr>
            <w:sz w:val="18"/>
            <w:szCs w:val="18"/>
          </w:rPr>
          <w:t>Jurnal Teknologi Terpadu</w:t>
        </w:r>
        <w:r w:rsidRPr="00DD1184">
          <w:t xml:space="preserve"> </w:t>
        </w:r>
        <w:r w:rsidRPr="00DD1184">
          <w:rPr>
            <w:i/>
            <w:iCs/>
            <w:sz w:val="18"/>
            <w:szCs w:val="18"/>
          </w:rPr>
          <w:t xml:space="preserve">(Jurnal </w:t>
        </w:r>
        <w:proofErr w:type="spellStart"/>
        <w:r w:rsidRPr="00DD1184">
          <w:rPr>
            <w:i/>
            <w:iCs/>
            <w:sz w:val="18"/>
            <w:szCs w:val="18"/>
          </w:rPr>
          <w:t>of</w:t>
        </w:r>
        <w:proofErr w:type="spellEnd"/>
        <w:r w:rsidRPr="00DD1184">
          <w:rPr>
            <w:i/>
            <w:iCs/>
            <w:sz w:val="18"/>
            <w:szCs w:val="18"/>
          </w:rPr>
          <w:t xml:space="preserve"> </w:t>
        </w:r>
        <w:proofErr w:type="spellStart"/>
        <w:r w:rsidRPr="00DD1184">
          <w:rPr>
            <w:i/>
            <w:iCs/>
            <w:sz w:val="18"/>
            <w:szCs w:val="18"/>
          </w:rPr>
          <w:t>Integrated</w:t>
        </w:r>
        <w:proofErr w:type="spellEnd"/>
        <w:r w:rsidRPr="00DD1184">
          <w:rPr>
            <w:i/>
            <w:iCs/>
            <w:sz w:val="18"/>
            <w:szCs w:val="18"/>
          </w:rPr>
          <w:t xml:space="preserve"> Technology)</w:t>
        </w:r>
        <w:r w:rsidRPr="00DD1184">
          <w:rPr>
            <w:sz w:val="18"/>
            <w:szCs w:val="18"/>
          </w:rPr>
          <w:t xml:space="preserve"> </w:t>
        </w:r>
        <w:r w:rsidRPr="00955238">
          <w:rPr>
            <w:color w:val="FF0000"/>
            <w:sz w:val="18"/>
            <w:szCs w:val="18"/>
          </w:rPr>
          <w:t xml:space="preserve">Vol. </w:t>
        </w:r>
        <w:r>
          <w:rPr>
            <w:color w:val="FF0000"/>
            <w:sz w:val="18"/>
            <w:szCs w:val="18"/>
          </w:rPr>
          <w:t>?</w:t>
        </w:r>
        <w:r w:rsidRPr="00955238">
          <w:rPr>
            <w:color w:val="FF0000"/>
            <w:sz w:val="18"/>
            <w:szCs w:val="18"/>
          </w:rPr>
          <w:t xml:space="preserve"> No.</w:t>
        </w:r>
        <w:r>
          <w:rPr>
            <w:color w:val="FF0000"/>
            <w:sz w:val="18"/>
            <w:szCs w:val="18"/>
          </w:rPr>
          <w:t xml:space="preserve"> ?</w:t>
        </w:r>
        <w:r w:rsidRPr="00955238">
          <w:rPr>
            <w:color w:val="FF0000"/>
            <w:sz w:val="18"/>
            <w:szCs w:val="18"/>
          </w:rPr>
          <w:t xml:space="preserve"> </w:t>
        </w:r>
        <w:r>
          <w:rPr>
            <w:color w:val="FF0000"/>
            <w:sz w:val="18"/>
            <w:szCs w:val="18"/>
          </w:rPr>
          <w:t>Bulan</w:t>
        </w:r>
        <w:r w:rsidRPr="00955238">
          <w:rPr>
            <w:color w:val="FF0000"/>
            <w:sz w:val="18"/>
            <w:szCs w:val="18"/>
          </w:rPr>
          <w:t xml:space="preserve"> </w:t>
        </w:r>
        <w:r>
          <w:rPr>
            <w:color w:val="FF0000"/>
            <w:sz w:val="18"/>
            <w:szCs w:val="18"/>
          </w:rPr>
          <w:t>Tahun</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70362" w14:textId="350D8732" w:rsidR="00D55144" w:rsidRPr="0076497C" w:rsidRDefault="00D55144" w:rsidP="00DD1184">
    <w:pPr>
      <w:suppressAutoHyphens/>
      <w:spacing w:after="0" w:line="240" w:lineRule="auto"/>
      <w:jc w:val="center"/>
      <w:rPr>
        <w:rFonts w:eastAsia="SimSun" w:cs="Arial"/>
        <w:b/>
        <w:bCs/>
        <w:kern w:val="1"/>
        <w:lang w:val="en-US" w:eastAsia="ar-SA"/>
      </w:rPr>
    </w:pPr>
    <w:r w:rsidRPr="0076497C">
      <w:rPr>
        <w:rFonts w:eastAsia="SimSun" w:cs="Arial"/>
        <w:b/>
        <w:bCs/>
        <w:kern w:val="1"/>
        <w:lang w:eastAsia="ar-SA"/>
      </w:rPr>
      <w:t>Jurnal Teknologi Terpadu</w:t>
    </w:r>
    <w:r w:rsidRPr="0076497C">
      <w:rPr>
        <w:rFonts w:eastAsia="Times New Roman" w:cs="Times New Roman"/>
        <w:position w:val="-1"/>
        <w:sz w:val="24"/>
        <w:szCs w:val="24"/>
      </w:rPr>
      <w:t xml:space="preserve"> </w:t>
    </w:r>
    <w:r w:rsidRPr="0076497C">
      <w:rPr>
        <w:rFonts w:eastAsia="Times New Roman" w:cs="Times New Roman"/>
        <w:i/>
        <w:iCs/>
        <w:position w:val="-1"/>
        <w:sz w:val="24"/>
        <w:szCs w:val="24"/>
      </w:rPr>
      <w:t>(</w:t>
    </w:r>
    <w:proofErr w:type="spellStart"/>
    <w:r w:rsidRPr="0076497C">
      <w:rPr>
        <w:rFonts w:eastAsia="SimSun" w:cs="Arial"/>
        <w:b/>
        <w:bCs/>
        <w:i/>
        <w:iCs/>
        <w:kern w:val="1"/>
        <w:lang w:eastAsia="ar-SA"/>
      </w:rPr>
      <w:t>Journal</w:t>
    </w:r>
    <w:proofErr w:type="spellEnd"/>
    <w:r w:rsidRPr="0076497C">
      <w:rPr>
        <w:rFonts w:eastAsia="SimSun" w:cs="Arial"/>
        <w:b/>
        <w:bCs/>
        <w:i/>
        <w:iCs/>
        <w:kern w:val="1"/>
        <w:lang w:eastAsia="ar-SA"/>
      </w:rPr>
      <w:t xml:space="preserve"> </w:t>
    </w:r>
    <w:proofErr w:type="spellStart"/>
    <w:r w:rsidRPr="0076497C">
      <w:rPr>
        <w:rFonts w:eastAsia="SimSun" w:cs="Arial"/>
        <w:b/>
        <w:bCs/>
        <w:i/>
        <w:iCs/>
        <w:kern w:val="1"/>
        <w:lang w:eastAsia="ar-SA"/>
      </w:rPr>
      <w:t>of</w:t>
    </w:r>
    <w:proofErr w:type="spellEnd"/>
    <w:r w:rsidRPr="0076497C">
      <w:rPr>
        <w:rFonts w:eastAsia="SimSun" w:cs="Arial"/>
        <w:b/>
        <w:bCs/>
        <w:i/>
        <w:iCs/>
        <w:kern w:val="1"/>
        <w:lang w:eastAsia="ar-SA"/>
      </w:rPr>
      <w:t xml:space="preserve"> </w:t>
    </w:r>
    <w:proofErr w:type="spellStart"/>
    <w:r w:rsidRPr="0076497C">
      <w:rPr>
        <w:rFonts w:eastAsia="SimSun" w:cs="Arial"/>
        <w:b/>
        <w:bCs/>
        <w:i/>
        <w:iCs/>
        <w:kern w:val="1"/>
        <w:lang w:eastAsia="ar-SA"/>
      </w:rPr>
      <w:t>Integrated</w:t>
    </w:r>
    <w:proofErr w:type="spellEnd"/>
    <w:r w:rsidRPr="0076497C">
      <w:rPr>
        <w:rFonts w:eastAsia="SimSun" w:cs="Arial"/>
        <w:b/>
        <w:bCs/>
        <w:i/>
        <w:iCs/>
        <w:kern w:val="1"/>
        <w:lang w:eastAsia="ar-SA"/>
      </w:rPr>
      <w:t xml:space="preserve"> Technology)</w:t>
    </w:r>
    <w:r w:rsidRPr="0076497C">
      <w:rPr>
        <w:rFonts w:eastAsia="SimSun" w:cs="Arial"/>
        <w:b/>
        <w:bCs/>
        <w:kern w:val="1"/>
        <w:lang w:eastAsia="ar-SA"/>
      </w:rPr>
      <w:t xml:space="preserve"> </w:t>
    </w:r>
    <w:r w:rsidRPr="00FA5CD8">
      <w:rPr>
        <w:rFonts w:eastAsia="SimSun" w:cs="Arial"/>
        <w:b/>
        <w:bCs/>
        <w:color w:val="FF0000"/>
        <w:kern w:val="1"/>
        <w:lang w:val="en-US" w:eastAsia="ar-SA"/>
      </w:rPr>
      <w:t xml:space="preserve">Vol. </w:t>
    </w:r>
    <w:r>
      <w:rPr>
        <w:rFonts w:eastAsia="SimSun" w:cs="Arial"/>
        <w:b/>
        <w:bCs/>
        <w:color w:val="FF0000"/>
        <w:kern w:val="1"/>
        <w:lang w:eastAsia="ar-SA"/>
      </w:rPr>
      <w:t>?</w:t>
    </w:r>
    <w:r w:rsidRPr="00FA5CD8">
      <w:rPr>
        <w:rFonts w:eastAsia="SimSun" w:cs="Arial"/>
        <w:b/>
        <w:bCs/>
        <w:color w:val="FF0000"/>
        <w:kern w:val="1"/>
        <w:lang w:val="en-US" w:eastAsia="ar-SA"/>
      </w:rPr>
      <w:t xml:space="preserve"> No. </w:t>
    </w:r>
    <w:r>
      <w:rPr>
        <w:rFonts w:eastAsia="SimSun" w:cs="Arial"/>
        <w:b/>
        <w:bCs/>
        <w:color w:val="FF0000"/>
        <w:kern w:val="1"/>
        <w:lang w:eastAsia="ar-SA"/>
      </w:rPr>
      <w:t>?</w:t>
    </w:r>
    <w:r w:rsidRPr="00FA5CD8">
      <w:rPr>
        <w:rFonts w:eastAsia="SimSun" w:cs="Arial"/>
        <w:b/>
        <w:bCs/>
        <w:color w:val="FF0000"/>
        <w:kern w:val="1"/>
        <w:lang w:val="en-US" w:eastAsia="ar-SA"/>
      </w:rPr>
      <w:t xml:space="preserve"> (</w:t>
    </w:r>
    <w:proofErr w:type="spellStart"/>
    <w:r w:rsidRPr="00FA5CD8">
      <w:rPr>
        <w:rFonts w:eastAsia="SimSun" w:cs="Arial"/>
        <w:b/>
        <w:bCs/>
        <w:color w:val="FF0000"/>
        <w:kern w:val="1"/>
        <w:lang w:val="en-US" w:eastAsia="ar-SA"/>
      </w:rPr>
      <w:t>tahun</w:t>
    </w:r>
    <w:proofErr w:type="spellEnd"/>
    <w:r w:rsidRPr="00FA5CD8">
      <w:rPr>
        <w:rFonts w:eastAsia="SimSun" w:cs="Arial"/>
        <w:b/>
        <w:bCs/>
        <w:color w:val="FF0000"/>
        <w:kern w:val="1"/>
        <w:lang w:val="en-US" w:eastAsia="ar-SA"/>
      </w:rPr>
      <w:t>), (</w:t>
    </w:r>
    <w:proofErr w:type="spellStart"/>
    <w:r w:rsidRPr="00FA5CD8">
      <w:rPr>
        <w:rFonts w:eastAsia="SimSun" w:cs="Arial"/>
        <w:b/>
        <w:bCs/>
        <w:color w:val="FF0000"/>
        <w:kern w:val="1"/>
        <w:lang w:val="en-US" w:eastAsia="ar-SA"/>
      </w:rPr>
      <w:t>halaman</w:t>
    </w:r>
    <w:proofErr w:type="spellEnd"/>
    <w:r w:rsidRPr="00FA5CD8">
      <w:rPr>
        <w:rFonts w:eastAsia="SimSun" w:cs="Arial"/>
        <w:b/>
        <w:bCs/>
        <w:color w:val="FF0000"/>
        <w:kern w:val="1"/>
        <w:lang w:val="en-US" w:eastAsia="ar-SA"/>
      </w:rPr>
      <w:t>)</w:t>
    </w:r>
  </w:p>
  <w:p w14:paraId="77A9B7BD" w14:textId="60C640C6" w:rsidR="00D55144" w:rsidRPr="0076497C" w:rsidRDefault="00D55144" w:rsidP="00DD1184">
    <w:pPr>
      <w:suppressAutoHyphens/>
      <w:spacing w:after="0" w:line="240" w:lineRule="auto"/>
      <w:jc w:val="center"/>
      <w:rPr>
        <w:rFonts w:eastAsia="SimSun" w:cs="Arial"/>
        <w:b/>
        <w:bCs/>
        <w:kern w:val="1"/>
        <w:lang w:eastAsia="ar-SA"/>
      </w:rPr>
    </w:pPr>
  </w:p>
  <w:p w14:paraId="44FAD8A7" w14:textId="20FB560B" w:rsidR="00D55144" w:rsidRPr="0076497C" w:rsidRDefault="00D55144" w:rsidP="00DD1184">
    <w:pPr>
      <w:spacing w:after="0" w:line="240" w:lineRule="auto"/>
      <w:jc w:val="center"/>
      <w:rPr>
        <w:rFonts w:eastAsia="SimSun" w:cs="Times New Roman"/>
        <w:sz w:val="32"/>
        <w:szCs w:val="32"/>
        <w:u w:val="single"/>
      </w:rPr>
    </w:pPr>
    <w:r>
      <w:rPr>
        <w:rFonts w:eastAsia="SimSun" w:cs="Times New Roman"/>
        <w:i/>
        <w:iCs/>
        <w:noProof/>
        <w:sz w:val="28"/>
        <w:szCs w:val="28"/>
      </w:rPr>
      <w:drawing>
        <wp:anchor distT="0" distB="0" distL="114300" distR="114300" simplePos="0" relativeHeight="251658752" behindDoc="1" locked="0" layoutInCell="1" allowOverlap="1" wp14:anchorId="7DB9CC63" wp14:editId="0D7D69AB">
          <wp:simplePos x="0" y="0"/>
          <wp:positionH relativeFrom="column">
            <wp:posOffset>4938395</wp:posOffset>
          </wp:positionH>
          <wp:positionV relativeFrom="paragraph">
            <wp:posOffset>140335</wp:posOffset>
          </wp:positionV>
          <wp:extent cx="1095375" cy="1095375"/>
          <wp:effectExtent l="0" t="0" r="9525" b="9525"/>
          <wp:wrapNone/>
          <wp:docPr id="6" name="Picture 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95375" cy="1095375"/>
                  </a:xfrm>
                  <a:prstGeom prst="rect">
                    <a:avLst/>
                  </a:prstGeom>
                </pic:spPr>
              </pic:pic>
            </a:graphicData>
          </a:graphic>
          <wp14:sizeRelH relativeFrom="page">
            <wp14:pctWidth>0</wp14:pctWidth>
          </wp14:sizeRelH>
          <wp14:sizeRelV relativeFrom="page">
            <wp14:pctHeight>0</wp14:pctHeight>
          </wp14:sizeRelV>
        </wp:anchor>
      </w:drawing>
    </w:r>
    <w:r w:rsidR="0021235D">
      <w:rPr>
        <w:noProof/>
      </w:rPr>
      <w:object w:dxaOrig="1440" w:dyaOrig="1440" w14:anchorId="19B1F8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9.5pt;margin-top:9.6pt;width:88.5pt;height:89.25pt;z-index:-251656704;mso-position-horizontal-relative:text;mso-position-vertical-relative:text">
          <v:imagedata r:id="rId2" o:title=""/>
        </v:shape>
        <o:OLEObject Type="Embed" ProgID="CorelDraw.Graphic.21" ShapeID="_x0000_s2049" DrawAspect="Content" ObjectID="_1675047257" r:id="rId3"/>
      </w:object>
    </w:r>
    <w:r w:rsidRPr="0076497C">
      <w:rPr>
        <w:rFonts w:eastAsia="SimSun" w:cs="Times New Roman"/>
        <w:noProof/>
        <w:sz w:val="32"/>
        <w:szCs w:val="24"/>
        <w:lang w:val="en-US"/>
      </w:rPr>
      <mc:AlternateContent>
        <mc:Choice Requires="wps">
          <w:drawing>
            <wp:anchor distT="0" distB="0" distL="114300" distR="114300" simplePos="0" relativeHeight="251655680" behindDoc="0" locked="0" layoutInCell="1" allowOverlap="1" wp14:anchorId="2FE50E1D" wp14:editId="015B4C20">
              <wp:simplePos x="0" y="0"/>
              <wp:positionH relativeFrom="column">
                <wp:posOffset>86995</wp:posOffset>
              </wp:positionH>
              <wp:positionV relativeFrom="paragraph">
                <wp:posOffset>50800</wp:posOffset>
              </wp:positionV>
              <wp:extent cx="5928995" cy="11430"/>
              <wp:effectExtent l="0" t="0" r="33655" b="2667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611A3BE" id="Straight Connector 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5pt,4pt" to="473.7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" strokeweight="1pt"/>
          </w:pict>
        </mc:Fallback>
      </mc:AlternateContent>
    </w:r>
  </w:p>
  <w:p w14:paraId="66565668" w14:textId="361217DC" w:rsidR="00D55144" w:rsidRPr="0076497C" w:rsidRDefault="00D55144" w:rsidP="00DD1184">
    <w:pPr>
      <w:spacing w:after="0" w:line="240" w:lineRule="auto"/>
      <w:jc w:val="center"/>
      <w:rPr>
        <w:rFonts w:eastAsia="SimSun" w:cs="Times New Roman"/>
        <w:b/>
        <w:bCs/>
        <w:sz w:val="32"/>
        <w:szCs w:val="32"/>
        <w:u w:val="single"/>
      </w:rPr>
    </w:pPr>
    <w:r w:rsidRPr="0076497C">
      <w:rPr>
        <w:rFonts w:eastAsia="SimSun" w:cs="Times New Roman"/>
        <w:b/>
        <w:bCs/>
        <w:sz w:val="32"/>
        <w:szCs w:val="32"/>
        <w:u w:val="single"/>
      </w:rPr>
      <w:t>Jurnal Teknologi Terpadu</w:t>
    </w:r>
  </w:p>
  <w:p w14:paraId="193DC886" w14:textId="61F96383" w:rsidR="00D55144" w:rsidRPr="0076497C" w:rsidRDefault="00D55144" w:rsidP="00DD1184">
    <w:pPr>
      <w:spacing w:after="0" w:line="240" w:lineRule="auto"/>
      <w:jc w:val="center"/>
      <w:rPr>
        <w:rFonts w:eastAsia="SimSun" w:cs="Times New Roman"/>
        <w:i/>
        <w:iCs/>
        <w:sz w:val="28"/>
        <w:szCs w:val="28"/>
      </w:rPr>
    </w:pPr>
    <w:proofErr w:type="spellStart"/>
    <w:r w:rsidRPr="0076497C">
      <w:rPr>
        <w:rFonts w:eastAsia="SimSun" w:cs="Times New Roman"/>
        <w:i/>
        <w:iCs/>
        <w:sz w:val="28"/>
        <w:szCs w:val="28"/>
      </w:rPr>
      <w:t>Journal</w:t>
    </w:r>
    <w:proofErr w:type="spellEnd"/>
    <w:r w:rsidRPr="0076497C">
      <w:rPr>
        <w:rFonts w:eastAsia="SimSun" w:cs="Times New Roman"/>
        <w:i/>
        <w:iCs/>
        <w:sz w:val="28"/>
        <w:szCs w:val="28"/>
      </w:rPr>
      <w:t xml:space="preserve"> </w:t>
    </w:r>
    <w:proofErr w:type="spellStart"/>
    <w:r w:rsidRPr="0076497C">
      <w:rPr>
        <w:rFonts w:eastAsia="SimSun" w:cs="Times New Roman"/>
        <w:i/>
        <w:iCs/>
        <w:sz w:val="28"/>
        <w:szCs w:val="28"/>
      </w:rPr>
      <w:t>of</w:t>
    </w:r>
    <w:proofErr w:type="spellEnd"/>
    <w:r w:rsidRPr="0076497C">
      <w:rPr>
        <w:rFonts w:eastAsia="SimSun" w:cs="Times New Roman"/>
        <w:i/>
        <w:iCs/>
        <w:sz w:val="28"/>
        <w:szCs w:val="28"/>
      </w:rPr>
      <w:t xml:space="preserve"> </w:t>
    </w:r>
    <w:proofErr w:type="spellStart"/>
    <w:r w:rsidRPr="0076497C">
      <w:rPr>
        <w:rFonts w:eastAsia="SimSun" w:cs="Times New Roman"/>
        <w:i/>
        <w:iCs/>
        <w:sz w:val="28"/>
        <w:szCs w:val="28"/>
      </w:rPr>
      <w:t>Integrated</w:t>
    </w:r>
    <w:proofErr w:type="spellEnd"/>
    <w:r w:rsidRPr="0076497C">
      <w:rPr>
        <w:rFonts w:eastAsia="SimSun" w:cs="Times New Roman"/>
        <w:i/>
        <w:iCs/>
        <w:sz w:val="28"/>
        <w:szCs w:val="28"/>
      </w:rPr>
      <w:t xml:space="preserve"> Technology</w:t>
    </w:r>
  </w:p>
  <w:p w14:paraId="72427001" w14:textId="133A6BED" w:rsidR="00D55144" w:rsidRPr="0076497C" w:rsidRDefault="00D55144" w:rsidP="00DD1184">
    <w:pPr>
      <w:spacing w:after="0" w:line="240" w:lineRule="auto"/>
      <w:jc w:val="center"/>
      <w:rPr>
        <w:rFonts w:eastAsia="SimSun" w:cs="Times New Roman"/>
        <w:i/>
        <w:iCs/>
        <w:sz w:val="32"/>
        <w:szCs w:val="32"/>
      </w:rPr>
    </w:pPr>
  </w:p>
  <w:p w14:paraId="79CFC075" w14:textId="77777777" w:rsidR="00D55144" w:rsidRPr="0076497C" w:rsidRDefault="0021235D" w:rsidP="00DD1184">
    <w:pPr>
      <w:spacing w:after="0" w:line="240" w:lineRule="auto"/>
      <w:jc w:val="center"/>
      <w:rPr>
        <w:rFonts w:eastAsia="SimSun" w:cs="Times New Roman"/>
        <w:color w:val="0000FF"/>
        <w:szCs w:val="20"/>
        <w:u w:val="single"/>
      </w:rPr>
    </w:pPr>
    <w:hyperlink r:id="rId4" w:history="1">
      <w:r w:rsidR="00D55144" w:rsidRPr="0076497C">
        <w:rPr>
          <w:rFonts w:eastAsia="SimSun" w:cs="Times New Roman"/>
          <w:color w:val="0000FF"/>
          <w:szCs w:val="20"/>
          <w:u w:val="single"/>
        </w:rPr>
        <w:t>https://journal.nurulfikri.ac.id/index.php/JTT</w:t>
      </w:r>
    </w:hyperlink>
  </w:p>
  <w:p w14:paraId="32175080" w14:textId="52F72333" w:rsidR="00D55144" w:rsidRPr="0076497C" w:rsidRDefault="00D55144" w:rsidP="00DD1184">
    <w:pPr>
      <w:spacing w:after="0" w:line="240" w:lineRule="auto"/>
      <w:jc w:val="center"/>
      <w:rPr>
        <w:rFonts w:eastAsia="SimSun" w:cs="Times New Roman"/>
        <w:szCs w:val="20"/>
      </w:rPr>
    </w:pPr>
    <w:r w:rsidRPr="0076497C">
      <w:rPr>
        <w:rFonts w:eastAsia="SimSun" w:cs="Times New Roman"/>
        <w:szCs w:val="20"/>
      </w:rPr>
      <w:t xml:space="preserve">ISSN : </w:t>
    </w:r>
    <w:r w:rsidRPr="00FA5CD8">
      <w:rPr>
        <w:rFonts w:eastAsia="SimSun" w:cs="Times New Roman"/>
        <w:color w:val="FF0000"/>
        <w:szCs w:val="20"/>
      </w:rPr>
      <w:t>????-????</w:t>
    </w:r>
    <w:r w:rsidRPr="0076497C">
      <w:rPr>
        <w:rFonts w:eastAsia="SimSun" w:cs="Times New Roman"/>
        <w:szCs w:val="20"/>
      </w:rPr>
      <w:t xml:space="preserve"> ISSN ONLINE : </w:t>
    </w:r>
    <w:r w:rsidRPr="00FA5CD8">
      <w:rPr>
        <w:rFonts w:eastAsia="SimSun" w:cs="Times New Roman"/>
        <w:color w:val="FF0000"/>
        <w:szCs w:val="20"/>
      </w:rPr>
      <w:t>????-????</w:t>
    </w:r>
  </w:p>
  <w:p w14:paraId="43780C0D" w14:textId="3978C5DC" w:rsidR="00D55144" w:rsidRPr="0076497C" w:rsidRDefault="00D55144" w:rsidP="00DD1184">
    <w:pPr>
      <w:spacing w:after="0" w:line="240" w:lineRule="auto"/>
      <w:rPr>
        <w:rFonts w:eastAsia="SimSun" w:cs="Arial"/>
        <w:b/>
        <w:bCs/>
        <w:kern w:val="1"/>
        <w:lang w:eastAsia="ar-SA"/>
      </w:rPr>
    </w:pPr>
    <w:r w:rsidRPr="0076497C">
      <w:rPr>
        <w:rFonts w:eastAsia="SimSun" w:cs="Times New Roman"/>
        <w:szCs w:val="20"/>
      </w:rPr>
      <w:t xml:space="preserve">  </w:t>
    </w:r>
    <w:r w:rsidRPr="0076497C">
      <w:rPr>
        <w:rFonts w:eastAsia="SimSun" w:cs="Arial"/>
        <w:b/>
        <w:bCs/>
        <w:noProof/>
        <w:kern w:val="1"/>
        <w:sz w:val="32"/>
        <w:szCs w:val="32"/>
        <w:lang w:val="en-US"/>
      </w:rPr>
      <mc:AlternateContent>
        <mc:Choice Requires="wps">
          <w:drawing>
            <wp:anchor distT="0" distB="0" distL="114300" distR="114300" simplePos="0" relativeHeight="251656704" behindDoc="0" locked="0" layoutInCell="1" allowOverlap="1" wp14:anchorId="26841615" wp14:editId="344FEEC9">
              <wp:simplePos x="0" y="0"/>
              <wp:positionH relativeFrom="column">
                <wp:posOffset>191135</wp:posOffset>
              </wp:positionH>
              <wp:positionV relativeFrom="paragraph">
                <wp:posOffset>140970</wp:posOffset>
              </wp:positionV>
              <wp:extent cx="5928995" cy="11430"/>
              <wp:effectExtent l="0" t="0" r="33655" b="2667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FD8CF47" id="Straight Connector 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05pt,11.1pt" to="481.9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2956FBD"/>
    <w:multiLevelType w:val="multilevel"/>
    <w:tmpl w:val="D0469CD8"/>
    <w:lvl w:ilvl="0">
      <w:start w:val="1"/>
      <w:numFmt w:val="decimal"/>
      <w:lvlText w:val="[%1]"/>
      <w:lvlJc w:val="left"/>
      <w:pPr>
        <w:ind w:left="360" w:hanging="360"/>
      </w:pPr>
      <w:rPr>
        <w:i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26B703E6"/>
    <w:multiLevelType w:val="multilevel"/>
    <w:tmpl w:val="8824398E"/>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3" w15:restartNumberingAfterBreak="0">
    <w:nsid w:val="29124D5E"/>
    <w:multiLevelType w:val="multilevel"/>
    <w:tmpl w:val="B328B690"/>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4" w15:restartNumberingAfterBreak="0">
    <w:nsid w:val="2CA566A7"/>
    <w:multiLevelType w:val="hybridMultilevel"/>
    <w:tmpl w:val="D95ACCD0"/>
    <w:lvl w:ilvl="0" w:tplc="E70687C8">
      <w:start w:val="1"/>
      <w:numFmt w:val="decimal"/>
      <w:pStyle w:val="Heading1"/>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E40D2E"/>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6" w15:restartNumberingAfterBreak="0">
    <w:nsid w:val="41A51383"/>
    <w:multiLevelType w:val="multilevel"/>
    <w:tmpl w:val="81CCEA78"/>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7" w15:restartNumberingAfterBreak="0">
    <w:nsid w:val="43C519A0"/>
    <w:multiLevelType w:val="hybridMultilevel"/>
    <w:tmpl w:val="0C92A412"/>
    <w:lvl w:ilvl="0" w:tplc="B7ACE70A">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136BBF"/>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9" w15:restartNumberingAfterBreak="0">
    <w:nsid w:val="5F9067DF"/>
    <w:multiLevelType w:val="hybridMultilevel"/>
    <w:tmpl w:val="D72EAD28"/>
    <w:lvl w:ilvl="0" w:tplc="9DD6989A">
      <w:start w:val="1"/>
      <w:numFmt w:val="upperLetter"/>
      <w:pStyle w:val="Heading2"/>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65495B14"/>
    <w:multiLevelType w:val="multilevel"/>
    <w:tmpl w:val="B93A881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8FD0C97"/>
    <w:multiLevelType w:val="multilevel"/>
    <w:tmpl w:val="EA3A594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12" w15:restartNumberingAfterBreak="0">
    <w:nsid w:val="6D011AFD"/>
    <w:multiLevelType w:val="multilevel"/>
    <w:tmpl w:val="207462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3D694C"/>
    <w:multiLevelType w:val="hybridMultilevel"/>
    <w:tmpl w:val="B128F8C6"/>
    <w:lvl w:ilvl="0" w:tplc="07083586">
      <w:start w:val="2"/>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5076FEC"/>
    <w:multiLevelType w:val="hybridMultilevel"/>
    <w:tmpl w:val="F5A42686"/>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5" w15:restartNumberingAfterBreak="0">
    <w:nsid w:val="79D2317A"/>
    <w:multiLevelType w:val="hybridMultilevel"/>
    <w:tmpl w:val="B63496A2"/>
    <w:lvl w:ilvl="0" w:tplc="1F4CE6D2">
      <w:start w:val="2"/>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DB4328F"/>
    <w:multiLevelType w:val="multilevel"/>
    <w:tmpl w:val="CFBCF464"/>
    <w:lvl w:ilvl="0">
      <w:start w:val="1"/>
      <w:numFmt w:val="decimal"/>
      <w:pStyle w:val="Subjudul"/>
      <w:lvlText w:val="%1."/>
      <w:lvlJc w:val="left"/>
      <w:pPr>
        <w:ind w:left="720" w:hanging="360"/>
      </w:pPr>
      <w:rPr>
        <w:b/>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rFonts w:ascii="Times New Roman" w:hAnsi="Times New Roman" w:cs="Times New Roman" w:hint="default"/>
        <w:b w:val="0"/>
        <w:i w:val="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4"/>
  </w:num>
  <w:num w:numId="2">
    <w:abstractNumId w:val="15"/>
  </w:num>
  <w:num w:numId="3">
    <w:abstractNumId w:val="10"/>
  </w:num>
  <w:num w:numId="4">
    <w:abstractNumId w:val="15"/>
  </w:num>
  <w:num w:numId="5">
    <w:abstractNumId w:val="13"/>
  </w:num>
  <w:num w:numId="6">
    <w:abstractNumId w:val="7"/>
  </w:num>
  <w:num w:numId="7">
    <w:abstractNumId w:val="7"/>
    <w:lvlOverride w:ilvl="0">
      <w:startOverride w:val="2"/>
    </w:lvlOverride>
  </w:num>
  <w:num w:numId="8">
    <w:abstractNumId w:val="9"/>
  </w:num>
  <w:num w:numId="9">
    <w:abstractNumId w:val="16"/>
  </w:num>
  <w:num w:numId="10">
    <w:abstractNumId w:val="0"/>
  </w:num>
  <w:num w:numId="11">
    <w:abstractNumId w:val="12"/>
  </w:num>
  <w:num w:numId="12">
    <w:abstractNumId w:val="9"/>
    <w:lvlOverride w:ilvl="0">
      <w:startOverride w:val="1"/>
    </w:lvlOverride>
  </w:num>
  <w:num w:numId="13">
    <w:abstractNumId w:val="1"/>
  </w:num>
  <w:num w:numId="14">
    <w:abstractNumId w:val="14"/>
  </w:num>
  <w:num w:numId="15">
    <w:abstractNumId w:val="3"/>
  </w:num>
  <w:num w:numId="16">
    <w:abstractNumId w:val="6"/>
  </w:num>
  <w:num w:numId="17">
    <w:abstractNumId w:val="2"/>
  </w:num>
  <w:num w:numId="18">
    <w:abstractNumId w:val="11"/>
  </w:num>
  <w:num w:numId="19">
    <w:abstractNumId w:val="8"/>
  </w:num>
  <w:num w:numId="20">
    <w:abstractNumId w:val="5"/>
  </w:num>
  <w:num w:numId="21">
    <w:abstractNumId w:val="9"/>
    <w:lvlOverride w:ilvl="0">
      <w:startOverride w:val="1"/>
    </w:lvlOverride>
  </w:num>
  <w:num w:numId="22">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821"/>
    <w:rsid w:val="000017CF"/>
    <w:rsid w:val="00006C8F"/>
    <w:rsid w:val="000220B9"/>
    <w:rsid w:val="00022A89"/>
    <w:rsid w:val="000424AC"/>
    <w:rsid w:val="00044793"/>
    <w:rsid w:val="00045F3F"/>
    <w:rsid w:val="00093B72"/>
    <w:rsid w:val="000E0836"/>
    <w:rsid w:val="000F3762"/>
    <w:rsid w:val="00111AFC"/>
    <w:rsid w:val="00111F43"/>
    <w:rsid w:val="00151A0E"/>
    <w:rsid w:val="00151E47"/>
    <w:rsid w:val="00162DD9"/>
    <w:rsid w:val="001634F2"/>
    <w:rsid w:val="00167E4F"/>
    <w:rsid w:val="001757F7"/>
    <w:rsid w:val="00175807"/>
    <w:rsid w:val="00196711"/>
    <w:rsid w:val="001C15B4"/>
    <w:rsid w:val="0021235D"/>
    <w:rsid w:val="00216A29"/>
    <w:rsid w:val="00227103"/>
    <w:rsid w:val="00232B65"/>
    <w:rsid w:val="00233B0D"/>
    <w:rsid w:val="00243338"/>
    <w:rsid w:val="00243BEB"/>
    <w:rsid w:val="00247D94"/>
    <w:rsid w:val="00256261"/>
    <w:rsid w:val="00257AA2"/>
    <w:rsid w:val="002B1004"/>
    <w:rsid w:val="002E5BBF"/>
    <w:rsid w:val="0030364F"/>
    <w:rsid w:val="00303BB0"/>
    <w:rsid w:val="00324475"/>
    <w:rsid w:val="00326834"/>
    <w:rsid w:val="00334EB5"/>
    <w:rsid w:val="00335D17"/>
    <w:rsid w:val="003461B9"/>
    <w:rsid w:val="0036050B"/>
    <w:rsid w:val="00362D7E"/>
    <w:rsid w:val="00374E0F"/>
    <w:rsid w:val="00380957"/>
    <w:rsid w:val="00382DA2"/>
    <w:rsid w:val="00393BF7"/>
    <w:rsid w:val="00397353"/>
    <w:rsid w:val="003C7C42"/>
    <w:rsid w:val="00410AF1"/>
    <w:rsid w:val="004576D3"/>
    <w:rsid w:val="00473F71"/>
    <w:rsid w:val="0048443B"/>
    <w:rsid w:val="004A1C9D"/>
    <w:rsid w:val="004A5D8F"/>
    <w:rsid w:val="004B50E7"/>
    <w:rsid w:val="004D4211"/>
    <w:rsid w:val="00534A8F"/>
    <w:rsid w:val="005472FD"/>
    <w:rsid w:val="00552851"/>
    <w:rsid w:val="00555FF1"/>
    <w:rsid w:val="00562A6C"/>
    <w:rsid w:val="00576DA4"/>
    <w:rsid w:val="00593D08"/>
    <w:rsid w:val="005A5A51"/>
    <w:rsid w:val="005F4BE9"/>
    <w:rsid w:val="006021F8"/>
    <w:rsid w:val="006266DF"/>
    <w:rsid w:val="0062739E"/>
    <w:rsid w:val="00630191"/>
    <w:rsid w:val="0065491F"/>
    <w:rsid w:val="00663184"/>
    <w:rsid w:val="00687858"/>
    <w:rsid w:val="00696BA1"/>
    <w:rsid w:val="006A5EC3"/>
    <w:rsid w:val="006C7835"/>
    <w:rsid w:val="006D6466"/>
    <w:rsid w:val="006E13CF"/>
    <w:rsid w:val="006F061C"/>
    <w:rsid w:val="006F415D"/>
    <w:rsid w:val="007359B6"/>
    <w:rsid w:val="00744038"/>
    <w:rsid w:val="00750A6A"/>
    <w:rsid w:val="007610D1"/>
    <w:rsid w:val="0076497C"/>
    <w:rsid w:val="00771D28"/>
    <w:rsid w:val="00786BC9"/>
    <w:rsid w:val="00796E7E"/>
    <w:rsid w:val="007C4B62"/>
    <w:rsid w:val="007D743F"/>
    <w:rsid w:val="007E0DAB"/>
    <w:rsid w:val="008033ED"/>
    <w:rsid w:val="0083422F"/>
    <w:rsid w:val="00835D4C"/>
    <w:rsid w:val="00855C89"/>
    <w:rsid w:val="00894875"/>
    <w:rsid w:val="008B55C2"/>
    <w:rsid w:val="008B7FD6"/>
    <w:rsid w:val="008D1650"/>
    <w:rsid w:val="008E39A7"/>
    <w:rsid w:val="00955238"/>
    <w:rsid w:val="009569D5"/>
    <w:rsid w:val="00961777"/>
    <w:rsid w:val="009743BC"/>
    <w:rsid w:val="009745CB"/>
    <w:rsid w:val="00986661"/>
    <w:rsid w:val="00994D4E"/>
    <w:rsid w:val="009F36BD"/>
    <w:rsid w:val="00A07D7C"/>
    <w:rsid w:val="00A112D3"/>
    <w:rsid w:val="00A322B2"/>
    <w:rsid w:val="00A373F1"/>
    <w:rsid w:val="00A424F2"/>
    <w:rsid w:val="00A561A2"/>
    <w:rsid w:val="00A70A59"/>
    <w:rsid w:val="00A762DC"/>
    <w:rsid w:val="00A9325D"/>
    <w:rsid w:val="00AA2821"/>
    <w:rsid w:val="00AA3817"/>
    <w:rsid w:val="00AB1137"/>
    <w:rsid w:val="00AB2B1E"/>
    <w:rsid w:val="00AD2022"/>
    <w:rsid w:val="00AE17C1"/>
    <w:rsid w:val="00B0015D"/>
    <w:rsid w:val="00B0027A"/>
    <w:rsid w:val="00B47AFC"/>
    <w:rsid w:val="00B50F5A"/>
    <w:rsid w:val="00B70BA5"/>
    <w:rsid w:val="00B805BA"/>
    <w:rsid w:val="00BC23DB"/>
    <w:rsid w:val="00BC6BED"/>
    <w:rsid w:val="00BE5D76"/>
    <w:rsid w:val="00C03F9E"/>
    <w:rsid w:val="00C36ACA"/>
    <w:rsid w:val="00C63272"/>
    <w:rsid w:val="00C875F9"/>
    <w:rsid w:val="00CA085B"/>
    <w:rsid w:val="00CA1022"/>
    <w:rsid w:val="00CB2103"/>
    <w:rsid w:val="00CD0F31"/>
    <w:rsid w:val="00CD21FE"/>
    <w:rsid w:val="00CD50B7"/>
    <w:rsid w:val="00CE674D"/>
    <w:rsid w:val="00CF17D0"/>
    <w:rsid w:val="00D1456C"/>
    <w:rsid w:val="00D17923"/>
    <w:rsid w:val="00D32819"/>
    <w:rsid w:val="00D50B43"/>
    <w:rsid w:val="00D55144"/>
    <w:rsid w:val="00D62450"/>
    <w:rsid w:val="00DA00FF"/>
    <w:rsid w:val="00DB72DE"/>
    <w:rsid w:val="00DD1184"/>
    <w:rsid w:val="00DD1F9E"/>
    <w:rsid w:val="00DE54D7"/>
    <w:rsid w:val="00DF181B"/>
    <w:rsid w:val="00DF78C1"/>
    <w:rsid w:val="00E3234E"/>
    <w:rsid w:val="00E40909"/>
    <w:rsid w:val="00E539D3"/>
    <w:rsid w:val="00E90BC1"/>
    <w:rsid w:val="00EA554E"/>
    <w:rsid w:val="00EB440C"/>
    <w:rsid w:val="00EE5D57"/>
    <w:rsid w:val="00F15CDE"/>
    <w:rsid w:val="00F2118D"/>
    <w:rsid w:val="00F6399C"/>
    <w:rsid w:val="00F90DE3"/>
    <w:rsid w:val="00F9791E"/>
    <w:rsid w:val="00FA1247"/>
    <w:rsid w:val="00FA5CD8"/>
    <w:rsid w:val="00FA7ECE"/>
    <w:rsid w:val="00FB7911"/>
    <w:rsid w:val="00FF754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E829FFE"/>
  <w15:chartTrackingRefBased/>
  <w15:docId w15:val="{A87DC1D3-2B51-4538-99CE-1000F92F6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184"/>
    <w:pPr>
      <w:jc w:val="both"/>
    </w:pPr>
    <w:rPr>
      <w:rFonts w:ascii="Times New Roman" w:hAnsi="Times New Roman"/>
      <w:sz w:val="20"/>
    </w:rPr>
  </w:style>
  <w:style w:type="paragraph" w:styleId="Heading1">
    <w:name w:val="heading 1"/>
    <w:basedOn w:val="Normal"/>
    <w:link w:val="Heading1Char"/>
    <w:uiPriority w:val="9"/>
    <w:qFormat/>
    <w:rsid w:val="00750A6A"/>
    <w:pPr>
      <w:keepNext/>
      <w:keepLines/>
      <w:numPr>
        <w:numId w:val="1"/>
      </w:numPr>
      <w:spacing w:before="240" w:after="0"/>
      <w:ind w:left="36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1650"/>
    <w:pPr>
      <w:keepNext/>
      <w:keepLines/>
      <w:numPr>
        <w:numId w:val="8"/>
      </w:numPr>
      <w:spacing w:before="40" w:after="0" w:line="240" w:lineRule="auto"/>
      <w:outlineLvl w:val="1"/>
    </w:pPr>
    <w:rPr>
      <w:rFonts w:eastAsiaTheme="majorEastAsia" w:cstheme="majorBidi"/>
      <w:szCs w:val="26"/>
      <w:lang w:val="en-US"/>
    </w:rPr>
  </w:style>
  <w:style w:type="paragraph" w:styleId="Heading5">
    <w:name w:val="heading 5"/>
    <w:basedOn w:val="Normal"/>
    <w:next w:val="Normal"/>
    <w:link w:val="Heading5Char"/>
    <w:uiPriority w:val="9"/>
    <w:semiHidden/>
    <w:unhideWhenUsed/>
    <w:qFormat/>
    <w:rsid w:val="00EA554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2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821"/>
  </w:style>
  <w:style w:type="paragraph" w:styleId="Footer">
    <w:name w:val="footer"/>
    <w:basedOn w:val="Normal"/>
    <w:link w:val="FooterChar"/>
    <w:uiPriority w:val="99"/>
    <w:unhideWhenUsed/>
    <w:qFormat/>
    <w:rsid w:val="00AA282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AA2821"/>
  </w:style>
  <w:style w:type="character" w:customStyle="1" w:styleId="Heading1Char">
    <w:name w:val="Heading 1 Char"/>
    <w:basedOn w:val="DefaultParagraphFont"/>
    <w:link w:val="Heading1"/>
    <w:uiPriority w:val="9"/>
    <w:rsid w:val="00750A6A"/>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8D1650"/>
    <w:rPr>
      <w:rFonts w:ascii="Times New Roman" w:eastAsiaTheme="majorEastAsia" w:hAnsi="Times New Roman" w:cstheme="majorBidi"/>
      <w:sz w:val="20"/>
      <w:szCs w:val="26"/>
      <w:lang w:val="en-US"/>
    </w:rPr>
  </w:style>
  <w:style w:type="paragraph" w:customStyle="1" w:styleId="Abstrak">
    <w:name w:val="Abstrak"/>
    <w:basedOn w:val="Normal"/>
    <w:link w:val="AbstrakChar"/>
    <w:qFormat/>
    <w:rsid w:val="0065491F"/>
    <w:pPr>
      <w:keepNext/>
      <w:pBdr>
        <w:top w:val="nil"/>
        <w:left w:val="nil"/>
        <w:bottom w:val="nil"/>
        <w:right w:val="nil"/>
        <w:between w:val="nil"/>
      </w:pBdr>
      <w:suppressAutoHyphens/>
      <w:spacing w:after="120" w:line="240" w:lineRule="auto"/>
      <w:ind w:leftChars="-1" w:left="-1" w:right="51" w:hangingChars="1" w:hanging="2"/>
      <w:textDirection w:val="btLr"/>
      <w:textAlignment w:val="top"/>
      <w:outlineLvl w:val="0"/>
    </w:pPr>
    <w:rPr>
      <w:rFonts w:eastAsia="Times New Roman" w:cs="Times New Roman"/>
      <w:color w:val="000000"/>
      <w:position w:val="-1"/>
      <w:szCs w:val="20"/>
      <w:lang w:val="en-US"/>
    </w:rPr>
  </w:style>
  <w:style w:type="character" w:customStyle="1" w:styleId="AbstrakChar">
    <w:name w:val="Abstrak Char"/>
    <w:basedOn w:val="DefaultParagraphFont"/>
    <w:link w:val="Abstrak"/>
    <w:rsid w:val="0065491F"/>
    <w:rPr>
      <w:rFonts w:ascii="Times New Roman" w:eastAsia="Times New Roman" w:hAnsi="Times New Roman" w:cs="Times New Roman"/>
      <w:color w:val="000000"/>
      <w:position w:val="-1"/>
      <w:sz w:val="20"/>
      <w:szCs w:val="20"/>
      <w:lang w:val="en-US"/>
    </w:rPr>
  </w:style>
  <w:style w:type="paragraph" w:styleId="ListParagraph">
    <w:name w:val="List Paragraph"/>
    <w:basedOn w:val="Normal"/>
    <w:qFormat/>
    <w:rsid w:val="0065491F"/>
    <w:pPr>
      <w:ind w:left="720"/>
      <w:contextualSpacing/>
    </w:pPr>
  </w:style>
  <w:style w:type="paragraph" w:customStyle="1" w:styleId="TableCategories">
    <w:name w:val="Table Categories"/>
    <w:basedOn w:val="TableCaption"/>
    <w:rsid w:val="00DD1184"/>
  </w:style>
  <w:style w:type="paragraph" w:styleId="Caption">
    <w:name w:val="caption"/>
    <w:basedOn w:val="Normal"/>
    <w:next w:val="Normal"/>
    <w:link w:val="CaptionChar"/>
    <w:uiPriority w:val="35"/>
    <w:qFormat/>
    <w:rsid w:val="00DD1184"/>
    <w:pPr>
      <w:spacing w:after="0" w:line="240" w:lineRule="auto"/>
      <w:jc w:val="center"/>
    </w:pPr>
    <w:rPr>
      <w:rFonts w:eastAsia="Calibri" w:cs="Times New Roman"/>
      <w:bCs/>
      <w:sz w:val="16"/>
      <w:szCs w:val="18"/>
      <w:lang w:val="en-US"/>
    </w:rPr>
  </w:style>
  <w:style w:type="paragraph" w:customStyle="1" w:styleId="TableCaption">
    <w:name w:val="Table Caption"/>
    <w:basedOn w:val="Normal"/>
    <w:rsid w:val="00DD1184"/>
    <w:pPr>
      <w:suppressAutoHyphens/>
      <w:spacing w:after="0" w:line="240" w:lineRule="auto"/>
    </w:pPr>
    <w:rPr>
      <w:rFonts w:ascii="Arial" w:eastAsia="Times New Roman" w:hAnsi="Arial" w:cs="Times New Roman"/>
      <w:sz w:val="16"/>
      <w:szCs w:val="24"/>
      <w:lang w:val="en-GB" w:eastAsia="ar-SA"/>
    </w:rPr>
  </w:style>
  <w:style w:type="paragraph" w:customStyle="1" w:styleId="Subjudul">
    <w:name w:val="Subjudul"/>
    <w:basedOn w:val="Heading1"/>
    <w:link w:val="SubjudulChar"/>
    <w:qFormat/>
    <w:rsid w:val="00DD1184"/>
    <w:pPr>
      <w:keepLines w:val="0"/>
      <w:numPr>
        <w:numId w:val="9"/>
      </w:numPr>
      <w:spacing w:before="0" w:after="120" w:line="240" w:lineRule="auto"/>
      <w:ind w:leftChars="-1" w:left="424" w:hangingChars="212" w:hanging="426"/>
      <w:textDirection w:val="btLr"/>
      <w:textAlignment w:val="top"/>
    </w:pPr>
    <w:rPr>
      <w:rFonts w:eastAsia="Times New Roman" w:cs="Times New Roman"/>
      <w:color w:val="2F5496" w:themeColor="accent1" w:themeShade="BF"/>
      <w:position w:val="-1"/>
      <w:szCs w:val="20"/>
      <w:lang w:eastAsia="ar-SA"/>
    </w:rPr>
  </w:style>
  <w:style w:type="paragraph" w:customStyle="1" w:styleId="GambarTabelCaption">
    <w:name w:val="GambarTabelCaption"/>
    <w:basedOn w:val="Caption"/>
    <w:link w:val="GambarTabelCaptionChar"/>
    <w:qFormat/>
    <w:rsid w:val="00DD1184"/>
    <w:pPr>
      <w:spacing w:after="120"/>
      <w:ind w:hanging="2"/>
    </w:pPr>
    <w:rPr>
      <w:szCs w:val="16"/>
    </w:rPr>
  </w:style>
  <w:style w:type="character" w:customStyle="1" w:styleId="SubjudulChar">
    <w:name w:val="Subjudul Char"/>
    <w:basedOn w:val="Heading1Char"/>
    <w:link w:val="Subjudul"/>
    <w:rsid w:val="00DD1184"/>
    <w:rPr>
      <w:rFonts w:ascii="Times New Roman" w:eastAsia="Times New Roman" w:hAnsi="Times New Roman" w:cs="Times New Roman"/>
      <w:b/>
      <w:color w:val="2F5496" w:themeColor="accent1" w:themeShade="BF"/>
      <w:position w:val="-1"/>
      <w:sz w:val="20"/>
      <w:szCs w:val="20"/>
      <w:lang w:eastAsia="ar-SA"/>
    </w:rPr>
  </w:style>
  <w:style w:type="character" w:customStyle="1" w:styleId="CaptionChar">
    <w:name w:val="Caption Char"/>
    <w:basedOn w:val="DefaultParagraphFont"/>
    <w:link w:val="Caption"/>
    <w:uiPriority w:val="35"/>
    <w:rsid w:val="00DD1184"/>
    <w:rPr>
      <w:rFonts w:ascii="Times New Roman" w:eastAsia="Calibri" w:hAnsi="Times New Roman" w:cs="Times New Roman"/>
      <w:bCs/>
      <w:sz w:val="16"/>
      <w:szCs w:val="18"/>
      <w:lang w:val="en-US"/>
    </w:rPr>
  </w:style>
  <w:style w:type="character" w:customStyle="1" w:styleId="GambarTabelCaptionChar">
    <w:name w:val="GambarTabelCaption Char"/>
    <w:basedOn w:val="CaptionChar"/>
    <w:link w:val="GambarTabelCaption"/>
    <w:rsid w:val="00DD1184"/>
    <w:rPr>
      <w:rFonts w:ascii="Times New Roman" w:eastAsia="Calibri" w:hAnsi="Times New Roman" w:cs="Times New Roman"/>
      <w:bCs/>
      <w:sz w:val="16"/>
      <w:szCs w:val="16"/>
      <w:lang w:val="en-US"/>
    </w:rPr>
  </w:style>
  <w:style w:type="paragraph" w:customStyle="1" w:styleId="kesimpulan">
    <w:name w:val="kesimpulan"/>
    <w:basedOn w:val="Heading5"/>
    <w:link w:val="kesimpulanChar"/>
    <w:qFormat/>
    <w:rsid w:val="00EA554E"/>
    <w:rPr>
      <w:rFonts w:ascii="Times New Roman" w:hAnsi="Times New Roman"/>
      <w:b/>
      <w:color w:val="auto"/>
    </w:rPr>
  </w:style>
  <w:style w:type="character" w:customStyle="1" w:styleId="Heading5Char">
    <w:name w:val="Heading 5 Char"/>
    <w:basedOn w:val="DefaultParagraphFont"/>
    <w:link w:val="Heading5"/>
    <w:uiPriority w:val="9"/>
    <w:semiHidden/>
    <w:rsid w:val="00EA554E"/>
    <w:rPr>
      <w:rFonts w:asciiTheme="majorHAnsi" w:eastAsiaTheme="majorEastAsia" w:hAnsiTheme="majorHAnsi" w:cstheme="majorBidi"/>
      <w:color w:val="2F5496" w:themeColor="accent1" w:themeShade="BF"/>
      <w:sz w:val="20"/>
    </w:rPr>
  </w:style>
  <w:style w:type="character" w:customStyle="1" w:styleId="kesimpulanChar">
    <w:name w:val="kesimpulan Char"/>
    <w:basedOn w:val="Heading5Char"/>
    <w:link w:val="kesimpulan"/>
    <w:rsid w:val="00EA554E"/>
    <w:rPr>
      <w:rFonts w:ascii="Times New Roman" w:eastAsiaTheme="majorEastAsia" w:hAnsi="Times New Roman" w:cstheme="majorBidi"/>
      <w:b/>
      <w:color w:val="2F5496" w:themeColor="accent1" w:themeShade="BF"/>
      <w:sz w:val="20"/>
    </w:rPr>
  </w:style>
  <w:style w:type="character" w:styleId="Hyperlink">
    <w:name w:val="Hyperlink"/>
    <w:basedOn w:val="DefaultParagraphFont"/>
    <w:uiPriority w:val="99"/>
    <w:unhideWhenUsed/>
    <w:rsid w:val="00393BF7"/>
    <w:rPr>
      <w:color w:val="0563C1" w:themeColor="hyperlink"/>
      <w:u w:val="single"/>
    </w:rPr>
  </w:style>
  <w:style w:type="character" w:styleId="UnresolvedMention">
    <w:name w:val="Unresolved Mention"/>
    <w:basedOn w:val="DefaultParagraphFont"/>
    <w:uiPriority w:val="99"/>
    <w:semiHidden/>
    <w:unhideWhenUsed/>
    <w:rsid w:val="00393BF7"/>
    <w:rPr>
      <w:color w:val="605E5C"/>
      <w:shd w:val="clear" w:color="auto" w:fill="E1DFDD"/>
    </w:rPr>
  </w:style>
  <w:style w:type="paragraph" w:styleId="FootnoteText">
    <w:name w:val="footnote text"/>
    <w:basedOn w:val="Normal"/>
    <w:link w:val="FootnoteTextChar"/>
    <w:uiPriority w:val="99"/>
    <w:semiHidden/>
    <w:unhideWhenUsed/>
    <w:rsid w:val="00630191"/>
    <w:pPr>
      <w:spacing w:after="0" w:line="240" w:lineRule="auto"/>
    </w:pPr>
    <w:rPr>
      <w:szCs w:val="20"/>
    </w:rPr>
  </w:style>
  <w:style w:type="character" w:customStyle="1" w:styleId="FootnoteTextChar">
    <w:name w:val="Footnote Text Char"/>
    <w:basedOn w:val="DefaultParagraphFont"/>
    <w:link w:val="FootnoteText"/>
    <w:uiPriority w:val="99"/>
    <w:semiHidden/>
    <w:rsid w:val="00630191"/>
    <w:rPr>
      <w:rFonts w:ascii="Times New Roman" w:hAnsi="Times New Roman"/>
      <w:sz w:val="20"/>
      <w:szCs w:val="20"/>
    </w:rPr>
  </w:style>
  <w:style w:type="character" w:styleId="FootnoteReference">
    <w:name w:val="footnote reference"/>
    <w:basedOn w:val="DefaultParagraphFont"/>
    <w:uiPriority w:val="99"/>
    <w:semiHidden/>
    <w:unhideWhenUsed/>
    <w:rsid w:val="00630191"/>
    <w:rPr>
      <w:vertAlign w:val="superscript"/>
    </w:rPr>
  </w:style>
  <w:style w:type="table" w:styleId="TableGrid">
    <w:name w:val="Table Grid"/>
    <w:basedOn w:val="TableNormal"/>
    <w:uiPriority w:val="39"/>
    <w:rsid w:val="006D6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julman@nurulfikri.ac.id"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muhazharrasyad@student.nurulfikri.ac.id" TargetMode="Externa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s>
</file>

<file path=word/_rels/header2.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2.emf"/><Relationship Id="rId1" Type="http://schemas.openxmlformats.org/officeDocument/2006/relationships/image" Target="media/image1.png"/><Relationship Id="rId4" Type="http://schemas.openxmlformats.org/officeDocument/2006/relationships/hyperlink" Target="https://journal.nurulfikri.ac.id/index.php/JT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D6B1AA-BFFE-4076-B6C2-B1AF7BFEC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0</TotalTime>
  <Pages>1</Pages>
  <Words>6354</Words>
  <Characters>3622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797</dc:creator>
  <cp:keywords/>
  <dc:description/>
  <cp:lastModifiedBy>mail</cp:lastModifiedBy>
  <cp:revision>78</cp:revision>
  <cp:lastPrinted>2021-02-16T23:06:00Z</cp:lastPrinted>
  <dcterms:created xsi:type="dcterms:W3CDTF">2020-08-07T03:40:00Z</dcterms:created>
  <dcterms:modified xsi:type="dcterms:W3CDTF">2021-02-1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67f75-11d0-394f-b61d-30c890d490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